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E7A9A3" w14:textId="77777777" w:rsidR="00226308" w:rsidRPr="00FD4D8F" w:rsidRDefault="00226308" w:rsidP="00226308">
      <w:pPr>
        <w:pStyle w:val="Heading1"/>
        <w:jc w:val="left"/>
      </w:pPr>
      <w:r>
        <w:t>Have there been sustained i</w:t>
      </w:r>
      <w:r w:rsidRPr="00FD4D8F">
        <w:t>mpact</w:t>
      </w:r>
      <w:r>
        <w:t>s</w:t>
      </w:r>
      <w:r w:rsidRPr="00FD4D8F">
        <w:t xml:space="preserve"> of the Covid-19 pandemic on trends in smoking prevalence, uptake, quitting, use of treatment</w:t>
      </w:r>
      <w:r>
        <w:t>, and relapse?</w:t>
      </w:r>
      <w:r w:rsidRPr="00FD4D8F">
        <w:t xml:space="preserve"> </w:t>
      </w:r>
      <w:r>
        <w:t>A</w:t>
      </w:r>
      <w:r w:rsidRPr="00FD4D8F">
        <w:t xml:space="preserve"> </w:t>
      </w:r>
      <w:r>
        <w:t>monthly</w:t>
      </w:r>
      <w:r w:rsidRPr="00FD4D8F">
        <w:t xml:space="preserve"> population study</w:t>
      </w:r>
      <w:r>
        <w:t xml:space="preserve"> in England, 2017-2022</w:t>
      </w:r>
    </w:p>
    <w:p w14:paraId="46637BBA" w14:textId="77777777" w:rsidR="00CC3ADC" w:rsidRDefault="00CC3ADC"/>
    <w:p w14:paraId="718E5A2C" w14:textId="16022699" w:rsidR="00226308" w:rsidRPr="00556749" w:rsidRDefault="00226308" w:rsidP="003A0E0F">
      <w:pPr>
        <w:pStyle w:val="Heading3"/>
      </w:pPr>
      <w:r w:rsidRPr="00556749">
        <w:t>Supplementary material</w:t>
      </w:r>
    </w:p>
    <w:p w14:paraId="6B8F8ADB" w14:textId="7CCED423" w:rsidR="00556749" w:rsidRDefault="00556749">
      <w:pPr>
        <w:rPr>
          <w:b/>
          <w:u w:val="single"/>
        </w:rPr>
      </w:pPr>
    </w:p>
    <w:p w14:paraId="4C0164CB" w14:textId="0F32E4AB" w:rsidR="00870EAE" w:rsidRDefault="00870EAE" w:rsidP="00464506">
      <w:pPr>
        <w:spacing w:line="276" w:lineRule="auto"/>
        <w:rPr>
          <w:b/>
          <w:u w:val="single"/>
        </w:rPr>
      </w:pPr>
      <w:r>
        <w:rPr>
          <w:b/>
          <w:u w:val="single"/>
        </w:rPr>
        <w:t>Part 1: Detailed literature review</w:t>
      </w:r>
    </w:p>
    <w:p w14:paraId="68FF5C49" w14:textId="445D7941" w:rsidR="00464506" w:rsidRPr="00464506" w:rsidRDefault="00464506" w:rsidP="00464506">
      <w:pPr>
        <w:spacing w:line="276" w:lineRule="auto"/>
        <w:rPr>
          <w:b/>
          <w:u w:val="single"/>
        </w:rPr>
      </w:pPr>
      <w:r w:rsidRPr="00464506">
        <w:rPr>
          <w:b/>
          <w:u w:val="single"/>
        </w:rPr>
        <w:t xml:space="preserve">Part </w:t>
      </w:r>
      <w:r w:rsidR="00870EAE">
        <w:rPr>
          <w:b/>
          <w:u w:val="single"/>
        </w:rPr>
        <w:t>2</w:t>
      </w:r>
      <w:r w:rsidRPr="00464506">
        <w:rPr>
          <w:b/>
          <w:u w:val="single"/>
        </w:rPr>
        <w:t xml:space="preserve">: </w:t>
      </w:r>
      <w:r w:rsidR="00870EAE">
        <w:rPr>
          <w:b/>
          <w:u w:val="single"/>
        </w:rPr>
        <w:t>F</w:t>
      </w:r>
      <w:r w:rsidRPr="00464506">
        <w:rPr>
          <w:b/>
          <w:u w:val="single"/>
        </w:rPr>
        <w:t>ull details of measures used</w:t>
      </w:r>
    </w:p>
    <w:p w14:paraId="25AD482A" w14:textId="0100E88E" w:rsidR="00556749" w:rsidRPr="00556749" w:rsidRDefault="00556749" w:rsidP="001056DF">
      <w:pPr>
        <w:spacing w:line="276" w:lineRule="auto"/>
        <w:rPr>
          <w:b/>
          <w:u w:val="single"/>
        </w:rPr>
      </w:pPr>
      <w:r w:rsidRPr="00556749">
        <w:rPr>
          <w:b/>
          <w:u w:val="single"/>
        </w:rPr>
        <w:t xml:space="preserve">Part </w:t>
      </w:r>
      <w:r w:rsidR="00870EAE">
        <w:rPr>
          <w:b/>
          <w:u w:val="single"/>
        </w:rPr>
        <w:t>3</w:t>
      </w:r>
      <w:r w:rsidRPr="00556749">
        <w:rPr>
          <w:b/>
          <w:u w:val="single"/>
        </w:rPr>
        <w:t xml:space="preserve">: </w:t>
      </w:r>
      <w:r w:rsidR="00FF377D">
        <w:rPr>
          <w:b/>
          <w:u w:val="single"/>
        </w:rPr>
        <w:t>U</w:t>
      </w:r>
      <w:r w:rsidRPr="00556749">
        <w:rPr>
          <w:b/>
          <w:u w:val="single"/>
        </w:rPr>
        <w:t xml:space="preserve">nweighted </w:t>
      </w:r>
      <w:r w:rsidR="007664E9">
        <w:rPr>
          <w:b/>
          <w:u w:val="single"/>
        </w:rPr>
        <w:t>descriptive statistics</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229"/>
      </w:tblGrid>
      <w:tr w:rsidR="00935274" w14:paraId="43D83356" w14:textId="77777777" w:rsidTr="004248BD">
        <w:tc>
          <w:tcPr>
            <w:tcW w:w="2552" w:type="dxa"/>
          </w:tcPr>
          <w:p w14:paraId="2FF190B3" w14:textId="3326DF17" w:rsidR="00935274" w:rsidRDefault="00935274" w:rsidP="00935274">
            <w:pPr>
              <w:spacing w:line="276" w:lineRule="auto"/>
            </w:pPr>
            <w:r>
              <w:rPr>
                <w:b/>
              </w:rPr>
              <w:t>Supplementary Table 1</w:t>
            </w:r>
            <w:r>
              <w:t>.</w:t>
            </w:r>
          </w:p>
        </w:tc>
        <w:tc>
          <w:tcPr>
            <w:tcW w:w="7229" w:type="dxa"/>
          </w:tcPr>
          <w:p w14:paraId="6148E078" w14:textId="09059F77" w:rsidR="00935274" w:rsidRDefault="00935274" w:rsidP="004248BD">
            <w:pPr>
              <w:spacing w:line="276" w:lineRule="auto"/>
            </w:pPr>
            <w:r>
              <w:t>Unweighted descriptive statistics</w:t>
            </w:r>
          </w:p>
        </w:tc>
      </w:tr>
    </w:tbl>
    <w:p w14:paraId="218EADCD" w14:textId="79AE5F78" w:rsidR="00556749" w:rsidRDefault="00556749" w:rsidP="001056DF">
      <w:pPr>
        <w:spacing w:after="0" w:line="276" w:lineRule="auto"/>
      </w:pPr>
    </w:p>
    <w:p w14:paraId="7D3BE204" w14:textId="4B1BA880" w:rsidR="003224BF" w:rsidRDefault="003224BF" w:rsidP="003224BF">
      <w:pPr>
        <w:spacing w:line="276" w:lineRule="auto"/>
        <w:rPr>
          <w:b/>
          <w:u w:val="single"/>
        </w:rPr>
      </w:pPr>
      <w:r w:rsidRPr="00556749">
        <w:rPr>
          <w:b/>
          <w:u w:val="single"/>
        </w:rPr>
        <w:t xml:space="preserve">Part </w:t>
      </w:r>
      <w:r w:rsidR="00870EAE">
        <w:rPr>
          <w:b/>
          <w:u w:val="single"/>
        </w:rPr>
        <w:t>4</w:t>
      </w:r>
      <w:r w:rsidRPr="00556749">
        <w:rPr>
          <w:b/>
          <w:u w:val="single"/>
        </w:rPr>
        <w:t xml:space="preserve">: </w:t>
      </w:r>
      <w:r w:rsidR="00870EAE">
        <w:rPr>
          <w:b/>
          <w:u w:val="single"/>
        </w:rPr>
        <w:t>S</w:t>
      </w:r>
      <w:r>
        <w:rPr>
          <w:b/>
          <w:u w:val="single"/>
        </w:rPr>
        <w:t>ensitivity analyses</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229"/>
      </w:tblGrid>
      <w:tr w:rsidR="00C90F62" w14:paraId="7FC08934" w14:textId="77777777" w:rsidTr="004248BD">
        <w:tc>
          <w:tcPr>
            <w:tcW w:w="9781" w:type="dxa"/>
            <w:gridSpan w:val="2"/>
          </w:tcPr>
          <w:p w14:paraId="3B99362F" w14:textId="69ECEEB5" w:rsidR="00C90F62" w:rsidRDefault="00C90F62" w:rsidP="00C90F62">
            <w:pPr>
              <w:spacing w:line="276" w:lineRule="auto"/>
            </w:pPr>
            <w:r>
              <w:rPr>
                <w:i/>
              </w:rPr>
              <w:t>1. Pulse effects</w:t>
            </w:r>
          </w:p>
        </w:tc>
      </w:tr>
      <w:tr w:rsidR="00935274" w14:paraId="5339EF5E" w14:textId="77777777" w:rsidTr="00935274">
        <w:tc>
          <w:tcPr>
            <w:tcW w:w="2552" w:type="dxa"/>
          </w:tcPr>
          <w:p w14:paraId="106720CD" w14:textId="22A8920D" w:rsidR="00935274" w:rsidRDefault="00935274" w:rsidP="003224BF">
            <w:pPr>
              <w:spacing w:line="276" w:lineRule="auto"/>
            </w:pPr>
            <w:r>
              <w:rPr>
                <w:b/>
              </w:rPr>
              <w:t>Supplementary Table 2</w:t>
            </w:r>
            <w:r>
              <w:t>.</w:t>
            </w:r>
          </w:p>
        </w:tc>
        <w:tc>
          <w:tcPr>
            <w:tcW w:w="7229" w:type="dxa"/>
          </w:tcPr>
          <w:p w14:paraId="5F622533" w14:textId="38BD8463" w:rsidR="00935274" w:rsidRDefault="00935274" w:rsidP="003224BF">
            <w:pPr>
              <w:spacing w:line="276" w:lineRule="auto"/>
            </w:pPr>
            <w:r>
              <w:t>Sensitivity analysis: pulse effects</w:t>
            </w:r>
          </w:p>
        </w:tc>
      </w:tr>
      <w:tr w:rsidR="00935274" w:rsidRPr="00AA2980" w14:paraId="6BCA5882" w14:textId="77777777" w:rsidTr="00935274">
        <w:tc>
          <w:tcPr>
            <w:tcW w:w="2552" w:type="dxa"/>
          </w:tcPr>
          <w:p w14:paraId="70A0BAD1" w14:textId="77777777" w:rsidR="00935274" w:rsidRPr="00AA2980" w:rsidRDefault="00935274" w:rsidP="003224BF">
            <w:pPr>
              <w:spacing w:line="276" w:lineRule="auto"/>
              <w:rPr>
                <w:sz w:val="16"/>
                <w:szCs w:val="16"/>
              </w:rPr>
            </w:pPr>
          </w:p>
        </w:tc>
        <w:tc>
          <w:tcPr>
            <w:tcW w:w="7229" w:type="dxa"/>
          </w:tcPr>
          <w:p w14:paraId="612BE3AD" w14:textId="77777777" w:rsidR="00935274" w:rsidRPr="00AA2980" w:rsidRDefault="00935274" w:rsidP="003224BF">
            <w:pPr>
              <w:spacing w:line="276" w:lineRule="auto"/>
              <w:rPr>
                <w:sz w:val="16"/>
                <w:szCs w:val="16"/>
              </w:rPr>
            </w:pPr>
          </w:p>
        </w:tc>
      </w:tr>
      <w:tr w:rsidR="00C90F62" w14:paraId="72A2E30B" w14:textId="77777777" w:rsidTr="006E2D42">
        <w:tc>
          <w:tcPr>
            <w:tcW w:w="9781" w:type="dxa"/>
            <w:gridSpan w:val="2"/>
          </w:tcPr>
          <w:p w14:paraId="4857FD72" w14:textId="760D42B7" w:rsidR="00C90F62" w:rsidRDefault="00C90F62" w:rsidP="003224BF">
            <w:pPr>
              <w:spacing w:line="276" w:lineRule="auto"/>
            </w:pPr>
            <w:r>
              <w:rPr>
                <w:i/>
              </w:rPr>
              <w:t>2. Excluding dependence as a covariate</w:t>
            </w:r>
          </w:p>
        </w:tc>
      </w:tr>
      <w:tr w:rsidR="00935274" w14:paraId="261A18A1" w14:textId="77777777" w:rsidTr="00935274">
        <w:tc>
          <w:tcPr>
            <w:tcW w:w="2552" w:type="dxa"/>
          </w:tcPr>
          <w:p w14:paraId="4CB26C4F" w14:textId="01287DDF" w:rsidR="00935274" w:rsidRDefault="00935274" w:rsidP="003224BF">
            <w:pPr>
              <w:spacing w:line="276" w:lineRule="auto"/>
            </w:pPr>
            <w:r>
              <w:rPr>
                <w:b/>
              </w:rPr>
              <w:t>Supplementary Table 3</w:t>
            </w:r>
            <w:r>
              <w:t>.</w:t>
            </w:r>
          </w:p>
        </w:tc>
        <w:tc>
          <w:tcPr>
            <w:tcW w:w="7229" w:type="dxa"/>
          </w:tcPr>
          <w:p w14:paraId="73F200EA" w14:textId="2EE9580B" w:rsidR="00935274" w:rsidRDefault="00935274" w:rsidP="003224BF">
            <w:pPr>
              <w:spacing w:line="276" w:lineRule="auto"/>
            </w:pPr>
            <w:r>
              <w:t>Sensitivity analysis: excluding cigarette dependence as a covariate</w:t>
            </w:r>
          </w:p>
        </w:tc>
      </w:tr>
      <w:tr w:rsidR="00935274" w14:paraId="4CB39982" w14:textId="77777777" w:rsidTr="00935274">
        <w:tc>
          <w:tcPr>
            <w:tcW w:w="2552" w:type="dxa"/>
          </w:tcPr>
          <w:p w14:paraId="522FA9A3" w14:textId="33BC872A" w:rsidR="00935274" w:rsidRDefault="00935274" w:rsidP="003224BF">
            <w:pPr>
              <w:spacing w:line="276" w:lineRule="auto"/>
            </w:pPr>
            <w:r>
              <w:rPr>
                <w:b/>
              </w:rPr>
              <w:t xml:space="preserve">Supplementary </w:t>
            </w:r>
            <w:r w:rsidRPr="00930571">
              <w:rPr>
                <w:b/>
              </w:rPr>
              <w:t xml:space="preserve">Figure </w:t>
            </w:r>
            <w:r>
              <w:rPr>
                <w:b/>
              </w:rPr>
              <w:t>1</w:t>
            </w:r>
            <w:r w:rsidRPr="00930571">
              <w:rPr>
                <w:b/>
              </w:rPr>
              <w:t xml:space="preserve">.  </w:t>
            </w:r>
          </w:p>
        </w:tc>
        <w:tc>
          <w:tcPr>
            <w:tcW w:w="7229" w:type="dxa"/>
          </w:tcPr>
          <w:p w14:paraId="098BA131" w14:textId="1D3E36F2" w:rsidR="00935274" w:rsidRDefault="00935274" w:rsidP="003224BF">
            <w:pPr>
              <w:spacing w:line="276" w:lineRule="auto"/>
            </w:pPr>
            <w:r w:rsidRPr="00930571">
              <w:t>Quitting activity, with and without adjustment for dependence</w:t>
            </w:r>
          </w:p>
        </w:tc>
      </w:tr>
      <w:tr w:rsidR="00935274" w14:paraId="353B6BA0" w14:textId="77777777" w:rsidTr="00935274">
        <w:tc>
          <w:tcPr>
            <w:tcW w:w="2552" w:type="dxa"/>
          </w:tcPr>
          <w:p w14:paraId="2114FFB9" w14:textId="2D9DE053" w:rsidR="00935274" w:rsidRDefault="00935274" w:rsidP="003224BF">
            <w:pPr>
              <w:spacing w:line="276" w:lineRule="auto"/>
            </w:pPr>
            <w:r>
              <w:rPr>
                <w:b/>
              </w:rPr>
              <w:t xml:space="preserve">Supplementary </w:t>
            </w:r>
            <w:r w:rsidRPr="00930571">
              <w:rPr>
                <w:b/>
              </w:rPr>
              <w:t xml:space="preserve">Figure </w:t>
            </w:r>
            <w:r>
              <w:rPr>
                <w:b/>
              </w:rPr>
              <w:t>2</w:t>
            </w:r>
            <w:r w:rsidRPr="00930571">
              <w:rPr>
                <w:b/>
              </w:rPr>
              <w:t xml:space="preserve">.  </w:t>
            </w:r>
          </w:p>
        </w:tc>
        <w:tc>
          <w:tcPr>
            <w:tcW w:w="7229" w:type="dxa"/>
          </w:tcPr>
          <w:p w14:paraId="3DA31A79" w14:textId="50333C74" w:rsidR="00935274" w:rsidRDefault="00935274" w:rsidP="003224BF">
            <w:pPr>
              <w:spacing w:line="276" w:lineRule="auto"/>
            </w:pPr>
            <w:r>
              <w:t>Use of support by smokers in quit attempts</w:t>
            </w:r>
            <w:r w:rsidRPr="00930571">
              <w:t>, with and without adjustment for dependence</w:t>
            </w:r>
          </w:p>
        </w:tc>
      </w:tr>
      <w:tr w:rsidR="00935274" w:rsidRPr="00AA2980" w14:paraId="7D9CAAB3" w14:textId="77777777" w:rsidTr="00935274">
        <w:tc>
          <w:tcPr>
            <w:tcW w:w="2552" w:type="dxa"/>
          </w:tcPr>
          <w:p w14:paraId="439CA088" w14:textId="77777777" w:rsidR="00935274" w:rsidRPr="00AA2980" w:rsidRDefault="00935274" w:rsidP="003224BF">
            <w:pPr>
              <w:spacing w:line="276" w:lineRule="auto"/>
              <w:rPr>
                <w:sz w:val="8"/>
                <w:szCs w:val="8"/>
              </w:rPr>
            </w:pPr>
          </w:p>
        </w:tc>
        <w:tc>
          <w:tcPr>
            <w:tcW w:w="7229" w:type="dxa"/>
          </w:tcPr>
          <w:p w14:paraId="6AC75F37" w14:textId="77777777" w:rsidR="00935274" w:rsidRPr="00AA2980" w:rsidRDefault="00935274" w:rsidP="003224BF">
            <w:pPr>
              <w:spacing w:line="276" w:lineRule="auto"/>
              <w:rPr>
                <w:sz w:val="8"/>
                <w:szCs w:val="8"/>
              </w:rPr>
            </w:pPr>
          </w:p>
        </w:tc>
      </w:tr>
      <w:tr w:rsidR="00C90F62" w14:paraId="46367497" w14:textId="77777777" w:rsidTr="004248BD">
        <w:tc>
          <w:tcPr>
            <w:tcW w:w="9781" w:type="dxa"/>
            <w:gridSpan w:val="2"/>
          </w:tcPr>
          <w:p w14:paraId="38B9AD34" w14:textId="783CCA20" w:rsidR="00C90F62" w:rsidRDefault="00C90F62" w:rsidP="00C90F62">
            <w:pPr>
              <w:spacing w:line="276" w:lineRule="auto"/>
            </w:pPr>
            <w:r>
              <w:rPr>
                <w:i/>
              </w:rPr>
              <w:t>3. Changes in dependence</w:t>
            </w:r>
          </w:p>
        </w:tc>
      </w:tr>
      <w:tr w:rsidR="00935274" w14:paraId="7571AB8B" w14:textId="77777777" w:rsidTr="00935274">
        <w:tc>
          <w:tcPr>
            <w:tcW w:w="2552" w:type="dxa"/>
          </w:tcPr>
          <w:p w14:paraId="25F44DC9" w14:textId="71FBDD66" w:rsidR="00935274" w:rsidRDefault="00935274" w:rsidP="003224BF">
            <w:pPr>
              <w:spacing w:line="276" w:lineRule="auto"/>
            </w:pPr>
            <w:r>
              <w:rPr>
                <w:b/>
              </w:rPr>
              <w:t>Supplementary Table 4.</w:t>
            </w:r>
          </w:p>
        </w:tc>
        <w:tc>
          <w:tcPr>
            <w:tcW w:w="7229" w:type="dxa"/>
          </w:tcPr>
          <w:p w14:paraId="2858E5B9" w14:textId="1EE11D0D" w:rsidR="00935274" w:rsidRDefault="00935274" w:rsidP="003224BF">
            <w:pPr>
              <w:spacing w:line="276" w:lineRule="auto"/>
            </w:pPr>
            <w:r w:rsidRPr="001812F3">
              <w:rPr>
                <w:bCs/>
              </w:rPr>
              <w:t xml:space="preserve">Associations between the Covid-19 pandemic and </w:t>
            </w:r>
            <w:r>
              <w:rPr>
                <w:bCs/>
              </w:rPr>
              <w:t>cigarette dependence</w:t>
            </w:r>
          </w:p>
        </w:tc>
      </w:tr>
      <w:tr w:rsidR="00935274" w14:paraId="1873E2A2" w14:textId="77777777" w:rsidTr="00935274">
        <w:tc>
          <w:tcPr>
            <w:tcW w:w="2552" w:type="dxa"/>
          </w:tcPr>
          <w:p w14:paraId="5538FBDF" w14:textId="4C973226" w:rsidR="00935274" w:rsidRDefault="00935274" w:rsidP="003224BF">
            <w:pPr>
              <w:spacing w:line="276" w:lineRule="auto"/>
            </w:pPr>
            <w:r>
              <w:rPr>
                <w:b/>
              </w:rPr>
              <w:t xml:space="preserve">Supplementary Figure 3.  </w:t>
            </w:r>
          </w:p>
        </w:tc>
        <w:tc>
          <w:tcPr>
            <w:tcW w:w="7229" w:type="dxa"/>
          </w:tcPr>
          <w:p w14:paraId="06236F5C" w14:textId="184A71C5" w:rsidR="00935274" w:rsidRDefault="00935274" w:rsidP="003224BF">
            <w:pPr>
              <w:spacing w:line="276" w:lineRule="auto"/>
            </w:pPr>
            <w:r>
              <w:rPr>
                <w:bCs/>
              </w:rPr>
              <w:t>Cigarette dependence</w:t>
            </w:r>
          </w:p>
        </w:tc>
      </w:tr>
      <w:tr w:rsidR="00935274" w:rsidRPr="00AA2980" w14:paraId="3FC20686" w14:textId="77777777" w:rsidTr="00935274">
        <w:tc>
          <w:tcPr>
            <w:tcW w:w="2552" w:type="dxa"/>
          </w:tcPr>
          <w:p w14:paraId="7E4DA09E" w14:textId="77777777" w:rsidR="00935274" w:rsidRPr="00AA2980" w:rsidRDefault="00935274" w:rsidP="003224BF">
            <w:pPr>
              <w:spacing w:line="276" w:lineRule="auto"/>
              <w:rPr>
                <w:sz w:val="16"/>
                <w:szCs w:val="16"/>
              </w:rPr>
            </w:pPr>
          </w:p>
        </w:tc>
        <w:tc>
          <w:tcPr>
            <w:tcW w:w="7229" w:type="dxa"/>
          </w:tcPr>
          <w:p w14:paraId="0317B687" w14:textId="77777777" w:rsidR="00935274" w:rsidRPr="00AA2980" w:rsidRDefault="00935274" w:rsidP="003224BF">
            <w:pPr>
              <w:spacing w:line="276" w:lineRule="auto"/>
              <w:rPr>
                <w:sz w:val="16"/>
                <w:szCs w:val="16"/>
              </w:rPr>
            </w:pPr>
          </w:p>
        </w:tc>
      </w:tr>
      <w:tr w:rsidR="00C90F62" w14:paraId="1F94DFCA" w14:textId="77777777" w:rsidTr="004248BD">
        <w:tc>
          <w:tcPr>
            <w:tcW w:w="9781" w:type="dxa"/>
            <w:gridSpan w:val="2"/>
          </w:tcPr>
          <w:p w14:paraId="176F3019" w14:textId="0602FC64" w:rsidR="00C90F62" w:rsidRDefault="00C90F62" w:rsidP="00C90F62">
            <w:pPr>
              <w:spacing w:line="276" w:lineRule="auto"/>
            </w:pPr>
            <w:r>
              <w:rPr>
                <w:i/>
              </w:rPr>
              <w:t>4. Excluding varenicline from prescription medication</w:t>
            </w:r>
          </w:p>
        </w:tc>
      </w:tr>
      <w:tr w:rsidR="00935274" w14:paraId="667C3AF7" w14:textId="77777777" w:rsidTr="00935274">
        <w:tc>
          <w:tcPr>
            <w:tcW w:w="2552" w:type="dxa"/>
          </w:tcPr>
          <w:p w14:paraId="3884835E" w14:textId="4C0441A8" w:rsidR="00935274" w:rsidRDefault="00935274" w:rsidP="003224BF">
            <w:pPr>
              <w:spacing w:line="276" w:lineRule="auto"/>
            </w:pPr>
            <w:r>
              <w:rPr>
                <w:b/>
              </w:rPr>
              <w:t>Supplementary Table 5.</w:t>
            </w:r>
          </w:p>
        </w:tc>
        <w:tc>
          <w:tcPr>
            <w:tcW w:w="7229" w:type="dxa"/>
          </w:tcPr>
          <w:p w14:paraId="4EB08F74" w14:textId="2EEB90B2" w:rsidR="00935274" w:rsidRDefault="00935274" w:rsidP="003224BF">
            <w:pPr>
              <w:spacing w:line="276" w:lineRule="auto"/>
            </w:pPr>
            <w:r>
              <w:t>Sensitivity analysis: excluding varenicline from analysis of use of prescription medication</w:t>
            </w:r>
          </w:p>
        </w:tc>
      </w:tr>
    </w:tbl>
    <w:p w14:paraId="5A978171" w14:textId="77777777" w:rsidR="00D548B6" w:rsidRDefault="00D548B6" w:rsidP="00EA2034">
      <w:pPr>
        <w:spacing w:after="0" w:line="276" w:lineRule="auto"/>
        <w:rPr>
          <w:b/>
        </w:rPr>
      </w:pPr>
    </w:p>
    <w:p w14:paraId="7247F9A9" w14:textId="77777777" w:rsidR="003224BF" w:rsidRDefault="003224BF" w:rsidP="003224BF">
      <w:pPr>
        <w:spacing w:after="0" w:line="276" w:lineRule="auto"/>
        <w:rPr>
          <w:b/>
          <w:u w:val="single"/>
        </w:rPr>
      </w:pPr>
    </w:p>
    <w:p w14:paraId="0A1B5431" w14:textId="77777777" w:rsidR="003224BF" w:rsidRDefault="003224BF" w:rsidP="00556749">
      <w:pPr>
        <w:pStyle w:val="Heading3"/>
        <w:sectPr w:rsidR="003224BF" w:rsidSect="00847850">
          <w:footerReference w:type="default" r:id="rId7"/>
          <w:pgSz w:w="12240" w:h="15840" w:code="1"/>
          <w:pgMar w:top="851" w:right="1440" w:bottom="1440" w:left="1440" w:header="720" w:footer="720" w:gutter="0"/>
          <w:cols w:space="720"/>
          <w:noEndnote/>
          <w:docGrid w:linePitch="299"/>
        </w:sectPr>
      </w:pPr>
    </w:p>
    <w:p w14:paraId="4B90A751" w14:textId="3D04BEE2" w:rsidR="00870EAE" w:rsidRDefault="00870EAE" w:rsidP="00870EAE">
      <w:pPr>
        <w:pStyle w:val="Heading3"/>
        <w:tabs>
          <w:tab w:val="left" w:pos="5100"/>
        </w:tabs>
      </w:pPr>
      <w:r w:rsidRPr="00556749">
        <w:lastRenderedPageBreak/>
        <w:t xml:space="preserve">Part </w:t>
      </w:r>
      <w:r>
        <w:t>1</w:t>
      </w:r>
      <w:r w:rsidRPr="00556749">
        <w:t xml:space="preserve">: </w:t>
      </w:r>
      <w:r>
        <w:t>Detailed literature review</w:t>
      </w:r>
    </w:p>
    <w:p w14:paraId="1E8C15BE" w14:textId="77777777" w:rsidR="003C4A0E" w:rsidRPr="00F04A24" w:rsidRDefault="003C4A0E" w:rsidP="003C4A0E">
      <w:pPr>
        <w:spacing w:line="276" w:lineRule="auto"/>
        <w:rPr>
          <w:rFonts w:cstheme="minorHAnsi"/>
          <w:bCs/>
        </w:rPr>
      </w:pPr>
      <w:r w:rsidRPr="00F04A24">
        <w:rPr>
          <w:rFonts w:cs="Calibri"/>
        </w:rPr>
        <w:t xml:space="preserve">The extent to which the Covid-19 pandemic has affected </w:t>
      </w:r>
      <w:r w:rsidRPr="003C4A0E">
        <w:rPr>
          <w:rFonts w:cs="Calibri"/>
          <w:b/>
          <w:i/>
        </w:rPr>
        <w:t>smoking prevalence</w:t>
      </w:r>
      <w:r w:rsidRPr="00F04A24">
        <w:rPr>
          <w:rFonts w:cs="Calibri"/>
        </w:rPr>
        <w:t xml:space="preserve"> remains unclear. A meta-analysis of international studies up to November 2020 reporting on changes in smoking behaviour after the onset of the pandemic indicated there had been a significant decline in smoking prevalence (12 studies; prevalence ratio</w:t>
      </w:r>
      <w:r>
        <w:rPr>
          <w:rFonts w:cs="Calibri"/>
        </w:rPr>
        <w:t>=</w:t>
      </w:r>
      <w:r w:rsidRPr="00F04A24">
        <w:rPr>
          <w:rFonts w:cs="Calibri"/>
        </w:rPr>
        <w:t>0.87, 95%CI</w:t>
      </w:r>
      <w:r>
        <w:rPr>
          <w:rFonts w:cs="Calibri"/>
        </w:rPr>
        <w:t xml:space="preserve"> [confidence interval]=</w:t>
      </w:r>
      <w:r w:rsidRPr="00F04A24">
        <w:rPr>
          <w:rFonts w:cs="Calibri"/>
        </w:rPr>
        <w:t>0.79-0.97)</w:t>
      </w:r>
      <w:r>
        <w:rPr>
          <w:rFonts w:cs="Calibri"/>
        </w:rPr>
        <w:t>.</w:t>
      </w:r>
      <w:r w:rsidRPr="00F04A24">
        <w:rPr>
          <w:rFonts w:cs="Calibri"/>
        </w:rPr>
        <w:fldChar w:fldCharType="begin"/>
      </w:r>
      <w:r>
        <w:rPr>
          <w:rFonts w:cs="Calibri"/>
        </w:rPr>
        <w:instrText xml:space="preserve"> ADDIN ZOTERO_ITEM CSL_CITATION {"citationID":"jRwTbO9W","properties":{"formattedCitation":"\\super 2\\nosupersub{}","plainCitation":"2","noteIndex":0},"citationItems":[{"id":9740,"uris":["http://zotero.org/users/446899/items/WPHGKGTA"],"itemData":{"id":9740,"type":"article-journal","container-title":"eClinicalMedicine","DOI":"10.1016/j.eclinm.2022.101375","ISSN":"25895370","journalAbbreviation":"eClinicalMedicine","language":"en","page":"101375","source":"DOI.org (Crossref)","title":"Tobacco smoking changes during the first pre-vaccination phases of the COVID-19 pandemic: A systematic review and meta-analysis","title-short":"Tobacco smoking changes during the first pre-vaccination phases of the COVID-19 pandemic","volume":"47","author":[{"family":"Sarich","given":"Peter"},{"family":"Cabasag","given":"Citadel J"},{"family":"Liebermann","given":"Erica"},{"family":"Vaneckova","given":"Pavla"},{"family":"Carle","given":"Chelsea"},{"family":"Hughes","given":"Suzanne"},{"family":"Egger","given":"Sam"},{"family":"O'Connell","given":"Dianne L"},{"family":"Weber","given":"Marianne F"},{"family":"Costa","given":"Allini Mafra","non-dropping-particle":"da"},{"family":"Caruana","given":"Michael"},{"family":"Bray","given":"Freddie"},{"family":"Canfell","given":"Karen"},{"family":"Ginsburg","given":"Ophira"},{"family":"Steinberg","given":"Julia"},{"family":"Soerjomataram","given":"Isabelle"}],"issued":{"date-parts":[["2022",5]]}}}],"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2</w:t>
      </w:r>
      <w:r w:rsidRPr="00F04A24">
        <w:rPr>
          <w:rFonts w:cs="Calibri"/>
        </w:rPr>
        <w:fldChar w:fldCharType="end"/>
      </w:r>
      <w:r w:rsidRPr="00F04A24">
        <w:rPr>
          <w:rFonts w:cs="Calibri"/>
        </w:rPr>
        <w:t xml:space="preserve"> However, there was a very high degree of heterogeneity across studies (I</w:t>
      </w:r>
      <w:r w:rsidRPr="00F04A24">
        <w:rPr>
          <w:rFonts w:cs="Calibri"/>
          <w:vertAlign w:val="superscript"/>
        </w:rPr>
        <w:t>2</w:t>
      </w:r>
      <w:r>
        <w:rPr>
          <w:rFonts w:cs="Calibri"/>
        </w:rPr>
        <w:t>=</w:t>
      </w:r>
      <w:r w:rsidRPr="00F04A24">
        <w:rPr>
          <w:rFonts w:cs="Calibri"/>
        </w:rPr>
        <w:t>99.3%), with some reporting a significant increase in prevalence, some a significant decrease, and others no change. In addition, just two studies were representative, with the majority using convenience samples recruited via social media or other online platforms, and almost all were judged to be at high risk of bias. Further data on changes in smoking prevalence were published in 2021. In the UK, the Annual Population Survey (a large, representative household survey) showed a large but implausible decline in the proportion of adults who smoked cigarettes, from 13.8% in the first quarter of 2020 to 12.3% in April to December of 2020. The magnitude of the decline may have been partially attributable to the change in mode of data collection from predominantly face-to-face interviews to telephone-only</w:t>
      </w:r>
      <w:r>
        <w:rPr>
          <w:rFonts w:cs="Calibri"/>
        </w:rPr>
        <w:t>.</w:t>
      </w:r>
      <w:r w:rsidRPr="00F04A24">
        <w:rPr>
          <w:rFonts w:cs="Calibri"/>
        </w:rPr>
        <w:fldChar w:fldCharType="begin"/>
      </w:r>
      <w:r>
        <w:rPr>
          <w:rFonts w:cs="Calibri"/>
        </w:rPr>
        <w:instrText xml:space="preserve"> ADDIN ZOTERO_ITEM CSL_CITATION {"citationID":"tWOddG1Q","properties":{"formattedCitation":"\\super 4\\nosupersub{}","plainCitation":"4","noteIndex":0},"citationItems":[{"id":9744,"uris":["http://zotero.org/users/446899/items/TEH97CBN"],"itemData":{"id":9744,"type":"document","title":"Smoking prevalence in the UK and the impact of data collection changes: 2020","URL":"https://www.ons.gov.uk/peoplepopulationandcommunity/healthandsocialcare/drugusealcoholandsmoking/bulletins/smokingprevalenceintheukandtheimpactofdatacollectionchanges/2020#smoking-prevalence-based-on-data-from-the-annual-population-survey","author":[{"family":"Office for National Statistics","given":""}],"accessed":{"date-parts":[["2022",6,23]]},"issued":{"date-parts":[["2021"]]}}}],"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4</w:t>
      </w:r>
      <w:r w:rsidRPr="00F04A24">
        <w:rPr>
          <w:rFonts w:cs="Calibri"/>
        </w:rPr>
        <w:fldChar w:fldCharType="end"/>
      </w:r>
      <w:r w:rsidRPr="00F04A24">
        <w:rPr>
          <w:rFonts w:cs="Calibri"/>
        </w:rPr>
        <w:t xml:space="preserve"> The Opinions and Lifestyle Survey, another representative survey which was already remote at the start of the pandemic (telephone/online), suggested smoking prevalence increased at the start of the pandemic, from 15.3% in April 2020 to a peak of 16.3% in August 2020 (although this change was not statistically significant), before falling significantly to 12.5% in December 2020</w:t>
      </w:r>
      <w:r>
        <w:rPr>
          <w:rFonts w:cs="Calibri"/>
        </w:rPr>
        <w:t>.</w:t>
      </w:r>
      <w:r w:rsidRPr="00F04A24">
        <w:rPr>
          <w:rFonts w:cs="Calibri"/>
        </w:rPr>
        <w:fldChar w:fldCharType="begin"/>
      </w:r>
      <w:r>
        <w:rPr>
          <w:rFonts w:cs="Calibri"/>
        </w:rPr>
        <w:instrText xml:space="preserve"> ADDIN ZOTERO_ITEM CSL_CITATION {"citationID":"pEXdC64q","properties":{"formattedCitation":"\\super 4\\nosupersub{}","plainCitation":"4","noteIndex":0},"citationItems":[{"id":9744,"uris":["http://zotero.org/users/446899/items/TEH97CBN"],"itemData":{"id":9744,"type":"document","title":"Smoking prevalence in the UK and the impact of data collection changes: 2020","URL":"https://www.ons.gov.uk/peoplepopulationandcommunity/healthandsocialcare/drugusealcoholandsmoking/bulletins/smokingprevalenceintheukandtheimpactofdatacollectionchanges/2020#smoking-prevalence-based-on-data-from-the-annual-population-survey","author":[{"family":"Office for National Statistics","given":""}],"accessed":{"date-parts":[["2022",6,23]]},"issued":{"date-parts":[["2021"]]}}}],"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4</w:t>
      </w:r>
      <w:r w:rsidRPr="00F04A24">
        <w:rPr>
          <w:rFonts w:cs="Calibri"/>
        </w:rPr>
        <w:fldChar w:fldCharType="end"/>
      </w:r>
      <w:r w:rsidRPr="00F04A24">
        <w:rPr>
          <w:rFonts w:cs="Calibri"/>
        </w:rPr>
        <w:t xml:space="preserve"> The Smoking Toolkit Study (a representative monthly survey) showed no overall change in smoking prevalence among adults in England during the first Covid-19 lockdown in England (despite a change from face-to-face to telephone interviews), but detected a large</w:t>
      </w:r>
      <w:r w:rsidRPr="00F04A24" w:rsidDel="00986CF1">
        <w:rPr>
          <w:rFonts w:cstheme="minorHAnsi"/>
          <w:bCs/>
        </w:rPr>
        <w:t xml:space="preserve"> </w:t>
      </w:r>
      <w:r w:rsidRPr="00F04A24">
        <w:rPr>
          <w:rFonts w:cstheme="minorHAnsi"/>
          <w:bCs/>
        </w:rPr>
        <w:t>increase in smoking prevalence among young adults (18-34 years; from 21.5% between August 2019 and February 2020 to 26.8% between April and July 2020)</w:t>
      </w:r>
      <w:r>
        <w:rPr>
          <w:rFonts w:cstheme="minorHAnsi"/>
          <w:bCs/>
        </w:rPr>
        <w:t>.</w:t>
      </w:r>
      <w:r w:rsidRPr="00F04A24">
        <w:rPr>
          <w:rFonts w:cstheme="minorHAnsi"/>
          <w:bCs/>
        </w:rPr>
        <w:fldChar w:fldCharType="begin"/>
      </w:r>
      <w:r>
        <w:rPr>
          <w:rFonts w:cstheme="minorHAnsi"/>
          <w:bCs/>
        </w:rPr>
        <w:instrText xml:space="preserve"> ADDIN ZOTERO_ITEM CSL_CITATION {"citationID":"yuwU9zmi","properties":{"formattedCitation":"\\super 1\\nosupersub{}","plainCitation":"1","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w:t>
      </w:r>
      <w:r w:rsidRPr="00F04A24">
        <w:rPr>
          <w:rFonts w:cstheme="minorHAnsi"/>
          <w:bCs/>
        </w:rPr>
        <w:fldChar w:fldCharType="end"/>
      </w:r>
    </w:p>
    <w:p w14:paraId="22F96DE3" w14:textId="77777777" w:rsidR="00870EAE" w:rsidRPr="00F04A24" w:rsidRDefault="00870EAE" w:rsidP="00870EAE">
      <w:pPr>
        <w:spacing w:line="276" w:lineRule="auto"/>
      </w:pPr>
      <w:r w:rsidRPr="00F04A24">
        <w:rPr>
          <w:rFonts w:cs="Calibri"/>
        </w:rPr>
        <w:t xml:space="preserve">Data on changes in </w:t>
      </w:r>
      <w:r w:rsidRPr="00870EAE">
        <w:rPr>
          <w:rFonts w:cs="Calibri"/>
          <w:b/>
          <w:i/>
        </w:rPr>
        <w:t>uptake</w:t>
      </w:r>
      <w:r w:rsidRPr="00F04A24">
        <w:rPr>
          <w:rFonts w:cs="Calibri"/>
        </w:rPr>
        <w:t xml:space="preserve"> of smoking during the Covid-19 pandemic are scarce</w:t>
      </w:r>
      <w:r>
        <w:rPr>
          <w:rFonts w:cs="Calibri"/>
        </w:rPr>
        <w:t>. Sarich et al.’s meta-analysis</w:t>
      </w:r>
      <w:r w:rsidRPr="00F04A24">
        <w:rPr>
          <w:rFonts w:cs="Calibri"/>
        </w:rPr>
        <w:fldChar w:fldCharType="begin"/>
      </w:r>
      <w:r>
        <w:rPr>
          <w:rFonts w:cs="Calibri"/>
        </w:rPr>
        <w:instrText xml:space="preserve"> ADDIN ZOTERO_ITEM CSL_CITATION {"citationID":"3Wiu4ZjL","properties":{"formattedCitation":"\\super 2\\nosupersub{}","plainCitation":"2","noteIndex":0},"citationItems":[{"id":9740,"uris":["http://zotero.org/users/446899/items/WPHGKGTA"],"itemData":{"id":9740,"type":"article-journal","container-title":"eClinicalMedicine","DOI":"10.1016/j.eclinm.2022.101375","ISSN":"25895370","journalAbbreviation":"eClinicalMedicine","language":"en","page":"101375","source":"DOI.org (Crossref)","title":"Tobacco smoking changes during the first pre-vaccination phases of the COVID-19 pandemic: A systematic review and meta-analysis","title-short":"Tobacco smoking changes during the first pre-vaccination phases of the COVID-19 pandemic","volume":"47","author":[{"family":"Sarich","given":"Peter"},{"family":"Cabasag","given":"Citadel J"},{"family":"Liebermann","given":"Erica"},{"family":"Vaneckova","given":"Pavla"},{"family":"Carle","given":"Chelsea"},{"family":"Hughes","given":"Suzanne"},{"family":"Egger","given":"Sam"},{"family":"O'Connell","given":"Dianne L"},{"family":"Weber","given":"Marianne F"},{"family":"Costa","given":"Allini Mafra","non-dropping-particle":"da"},{"family":"Caruana","given":"Michael"},{"family":"Bray","given":"Freddie"},{"family":"Canfell","given":"Karen"},{"family":"Ginsburg","given":"Ophira"},{"family":"Steinberg","given":"Julia"},{"family":"Soerjomataram","given":"Isabelle"}],"issued":{"date-parts":[["2022",5]]}}}],"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2</w:t>
      </w:r>
      <w:r w:rsidRPr="00F04A24">
        <w:rPr>
          <w:rFonts w:cs="Calibri"/>
        </w:rPr>
        <w:fldChar w:fldCharType="end"/>
      </w:r>
      <w:r w:rsidRPr="00F04A24">
        <w:rPr>
          <w:rFonts w:cs="Calibri"/>
        </w:rPr>
        <w:t xml:space="preserve"> identified four studies that provided data on the proportion of smokers who started or restarted smoking during the pandemic; the pooled estimate was 2%, with a high degree of heterogeneity between studies (I</w:t>
      </w:r>
      <w:r w:rsidRPr="00F04A24">
        <w:rPr>
          <w:rFonts w:cs="Calibri"/>
          <w:vertAlign w:val="superscript"/>
        </w:rPr>
        <w:t>2</w:t>
      </w:r>
      <w:r>
        <w:rPr>
          <w:rFonts w:cs="Calibri"/>
        </w:rPr>
        <w:t>=</w:t>
      </w:r>
      <w:r w:rsidRPr="00F04A24">
        <w:rPr>
          <w:rFonts w:cs="Calibri"/>
        </w:rPr>
        <w:t>91.7%). All the studies used convenience sampling and were judged at high risk of bias. A survey of young people in Great Britain by Action on Smoking and Health showed no evidence of an incr</w:t>
      </w:r>
      <w:r>
        <w:rPr>
          <w:rFonts w:cs="Calibri"/>
        </w:rPr>
        <w:t>ease in uptake (indexed by ever-</w:t>
      </w:r>
      <w:r w:rsidRPr="00F04A24">
        <w:rPr>
          <w:rFonts w:cs="Calibri"/>
        </w:rPr>
        <w:t>use of cigarettes) among 11-17 year-olds</w:t>
      </w:r>
      <w:r>
        <w:rPr>
          <w:rFonts w:cs="Calibri"/>
        </w:rPr>
        <w:t>.</w:t>
      </w:r>
      <w:r w:rsidRPr="00F04A24">
        <w:rPr>
          <w:rFonts w:cs="Calibri"/>
        </w:rPr>
        <w:fldChar w:fldCharType="begin"/>
      </w:r>
      <w:r>
        <w:rPr>
          <w:rFonts w:cs="Calibri"/>
        </w:rPr>
        <w:instrText xml:space="preserve"> ADDIN ZOTERO_ITEM CSL_CITATION {"citationID":"Ac79YIMC","properties":{"formattedCitation":"\\super 5\\nosupersub{}","plainCitation":"5","noteIndex":0},"citationItems":[{"id":9926,"uris":["http://zotero.org/users/446899/items/8ZRT9UNT"],"itemData":{"id":9926,"type":"webpage","abstract":"This fact sheet examines evolving youth use of e-cigarettes in Great Britain in the context of changes in the regulation of e-cigarettes, and use of tobacco among adults and children.","container-title":"ASH","language":"en","title":"Use of e-cigarettes among young people in Great Britain","URL":"https://ash.org.uk/resources/view/use-of-e-cigarettes-among-young-people-in-great-britain","author":[{"family":"Action on Smoking and Health","given":""}],"accessed":{"date-parts":[["2022",9,1]]},"issued":{"date-parts":[["2022"]]}}}],"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5</w:t>
      </w:r>
      <w:r w:rsidRPr="00F04A24">
        <w:rPr>
          <w:rFonts w:cs="Calibri"/>
        </w:rPr>
        <w:fldChar w:fldCharType="end"/>
      </w:r>
      <w:r>
        <w:rPr>
          <w:rFonts w:cs="Calibri"/>
        </w:rPr>
        <w:t xml:space="preserve"> </w:t>
      </w:r>
      <w:r w:rsidRPr="00F04A24">
        <w:rPr>
          <w:rFonts w:cs="Calibri"/>
        </w:rPr>
        <w:t>Analysing changes in smoking prevalence among young adults could offer insight into any impact of the pandemic on uptake, as increases in prevalence in this age group would likely be largely driven by uptake rather than relapse.</w:t>
      </w:r>
    </w:p>
    <w:p w14:paraId="55F96279" w14:textId="77777777" w:rsidR="00870EAE" w:rsidRPr="00F04A24" w:rsidRDefault="00870EAE" w:rsidP="00870EAE">
      <w:pPr>
        <w:spacing w:line="276" w:lineRule="auto"/>
        <w:rPr>
          <w:rFonts w:cstheme="minorHAnsi"/>
          <w:bCs/>
        </w:rPr>
      </w:pPr>
      <w:r w:rsidRPr="00F04A24">
        <w:rPr>
          <w:rFonts w:cstheme="minorHAnsi"/>
          <w:bCs/>
        </w:rPr>
        <w:t xml:space="preserve">More data are available on </w:t>
      </w:r>
      <w:r w:rsidRPr="00870EAE">
        <w:rPr>
          <w:rFonts w:cstheme="minorHAnsi"/>
          <w:b/>
          <w:bCs/>
          <w:i/>
        </w:rPr>
        <w:t>quitting</w:t>
      </w:r>
      <w:r w:rsidRPr="00F04A24">
        <w:rPr>
          <w:rFonts w:cstheme="minorHAnsi"/>
          <w:bCs/>
        </w:rPr>
        <w:t>, with studies indicating the pandemic may have prompted many smokers to stop. The Smoking Toolkit Study showed substantial increases in the overall rate of cessation among smokers (from 3.9% in August 2019 to February 2020 to 10.0% in April to July 2020) and the success rate of quit</w:t>
      </w:r>
      <w:r>
        <w:rPr>
          <w:rFonts w:cstheme="minorHAnsi"/>
          <w:bCs/>
        </w:rPr>
        <w:t xml:space="preserve"> attempts (from 12.7% to 25.3%).</w:t>
      </w:r>
      <w:r w:rsidRPr="00F04A24">
        <w:rPr>
          <w:rFonts w:cstheme="minorHAnsi"/>
          <w:bCs/>
        </w:rPr>
        <w:fldChar w:fldCharType="begin"/>
      </w:r>
      <w:r>
        <w:rPr>
          <w:rFonts w:cstheme="minorHAnsi"/>
          <w:bCs/>
        </w:rPr>
        <w:instrText xml:space="preserve"> ADDIN ZOTERO_ITEM CSL_CITATION {"citationID":"nNvQTusp","properties":{"formattedCitation":"\\super 1\\nosupersub{}","plainCitation":"1","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w:t>
      </w:r>
      <w:r w:rsidRPr="00F04A24">
        <w:rPr>
          <w:rFonts w:cstheme="minorHAnsi"/>
          <w:bCs/>
        </w:rPr>
        <w:fldChar w:fldCharType="end"/>
      </w:r>
      <w:r w:rsidRPr="00F04A24">
        <w:rPr>
          <w:rFonts w:cstheme="minorHAnsi"/>
          <w:bCs/>
        </w:rPr>
        <w:t xml:space="preserve"> </w:t>
      </w:r>
      <w:r>
        <w:rPr>
          <w:rFonts w:cstheme="minorHAnsi"/>
          <w:bCs/>
        </w:rPr>
        <w:t>T</w:t>
      </w:r>
      <w:r w:rsidRPr="00F04A24">
        <w:rPr>
          <w:rFonts w:cstheme="minorHAnsi"/>
          <w:bCs/>
        </w:rPr>
        <w:t>he proportion of younger smokers (18-34 years) who reported making a serious attempt to quit increased by 39.9% (from 32.1% to 44.9%)</w:t>
      </w:r>
      <w:r>
        <w:rPr>
          <w:rFonts w:cstheme="minorHAnsi"/>
          <w:bCs/>
        </w:rPr>
        <w:t>.</w:t>
      </w:r>
      <w:r w:rsidRPr="00F04A24">
        <w:rPr>
          <w:rFonts w:cstheme="minorHAnsi"/>
          <w:bCs/>
        </w:rPr>
        <w:fldChar w:fldCharType="begin"/>
      </w:r>
      <w:r>
        <w:rPr>
          <w:rFonts w:cstheme="minorHAnsi"/>
          <w:bCs/>
        </w:rPr>
        <w:instrText xml:space="preserve"> ADDIN ZOTERO_ITEM CSL_CITATION {"citationID":"dhGMMf6x","properties":{"formattedCitation":"\\super 1\\nosupersub{}","plainCitation":"1","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w:t>
      </w:r>
      <w:r w:rsidRPr="00F04A24">
        <w:rPr>
          <w:rFonts w:cstheme="minorHAnsi"/>
          <w:bCs/>
        </w:rPr>
        <w:fldChar w:fldCharType="end"/>
      </w:r>
      <w:r w:rsidRPr="00F04A24">
        <w:rPr>
          <w:rFonts w:cstheme="minorHAnsi"/>
          <w:bCs/>
        </w:rPr>
        <w:t xml:space="preserve"> The ITC Four Country survey conducted in April-June 2020 found almost half (46.7%) of current smokers had thought about quitting because of Covid-19</w:t>
      </w:r>
      <w:r>
        <w:rPr>
          <w:rFonts w:cstheme="minorHAnsi"/>
          <w:bCs/>
        </w:rPr>
        <w:t>.</w:t>
      </w:r>
      <w:r w:rsidRPr="00F04A24">
        <w:rPr>
          <w:rFonts w:cstheme="minorHAnsi"/>
          <w:bCs/>
        </w:rPr>
        <w:fldChar w:fldCharType="begin"/>
      </w:r>
      <w:r>
        <w:rPr>
          <w:rFonts w:cstheme="minorHAnsi"/>
          <w:bCs/>
        </w:rPr>
        <w:instrText xml:space="preserve"> ADDIN ZOTERO_ITEM CSL_CITATION {"citationID":"yiUXYD9f","properties":{"formattedCitation":"\\super 3\\nosupersub{}","plainCitation":"3","noteIndex":0},"citationItems":[{"id":9639,"uris":["http://zotero.org/users/446899/items/WBCJQP8V"],"itemData":{"id":9639,"type":"article-journal","abstract":"Introduction COVID-19 is primarily a respiratory illness, and smoking adversely impacts the respiratory and immune systems; this confluence may therefore incentivize smokers to quit. The present study, conducted in four high-income countries during the first global wave of COVID-19, examined the association between COVID-19 and: (1) thoughts about quitting smoking; (2) changes in smoking (quit attempt, reduced or increased smoking, or no change); and (3) factors related to a positive change (making a quit attempt or reducing smoking) based on an adapted framework of the Health Belief Model. Methods This cross-sectional study included 6870 adult smokers participating in the Wave 3 (2020) ITC Four Country Smoking and Vaping Survey conducted in Australia, Canada, England, and United States (US). These four countries had varying responses to the pandemic by governments and public health, ranging from advising voluntary social distancing to implementing national and subnational staged lockdowns. Considering these varying responses, and the differences in the number of confirmed cases and deaths (greatest in England and the US and lowest in Australia), smoking behaviours related to COVID-19 may have differed between countries. Other factors that may be related to changes in smoking because of COVID-19 were also explored (e.g., sociodemographics, nicotine dependence, perceptions about personal and general risks of smoking on COVID-19). Regression analyses were conducted on weighted data. Results Overall, 46.7% of smokers reported thinking about quitting because of COVID-19, which differed by country (p&lt;0.001): England highest (50.9%) and Australia lowest (37.6%). Thinking about quitting smoking because of COVID-19 was more frequent among: females, ethnic minorities, those with financial stress, current vapers, less dependent smokers (non-daily and fewer cigarettes smoked/day), those with greater concern about personal susceptibility of infection, and those who believe COVID-19 is more severe for smokers. Smoking behaviour changes due to COVID-19 were: 1.1% attempted to quit, 14.2% reduced smoking, and 14.6% increased smoking (70.2% reported no change). Positive behaviour change (tried to quit/reduced smoking) was reported by 15.5% of smokers, which differed by country (p = 0.02), where Australia had significantly lower rates than the other three countries. A positive behavioural smoking change was more likely among smokers with: lower dependence, greater concern about personal susceptibility to infection, and believing that COVID-19 is more severe for smokers. Conclusions Though nearly half of smokers reported thinking about quitting because of COVID-19, the vast majority did not change their smoking behaviour. Smokers were more likely to try and quit or reduce their smoking if they had greater concern about susceptibility and severity of COVID-19 related to smoking. Smokers in Australia were least likely to reduce or try to quit smoking, which could be related to the significantly lower impact of COVID-19 during the early phase of the pandemic relative to the other countries.","container-title":"PLOS ONE","DOI":"10.1371/journal.pone.0252427","ISSN":"1932-6203","issue":"6","journalAbbreviation":"PLOS ONE","language":"en","note":"publisher: Public Library of Science","page":"e0252427","source":"PLoS Journals","title":"Smokers’ cognitive and behavioural reactions during the early phase of the COVID-19 pandemic: Findings from the 2020 ITC Four Country Smoking and Vaping Survey","title-short":"Smokers’ cognitive and behavioural reactions during the early phase of the COVID-19 pandemic","volume":"16","author":[{"family":"Gravely","given":"Shannon"},{"family":"Craig","given":"Lorraine V."},{"family":"Cummings","given":"K. Michael"},{"family":"Ouimet","given":"Janine"},{"family":"Loewen","given":"Ruth"},{"family":"Martin","given":"Nadia"},{"family":"Chung-Hall","given":"Janet"},{"family":"Driezen","given":"Pete"},{"family":"Hitchman","given":"Sara C."},{"family":"McNeill","given":"Ann"},{"family":"Hyland","given":"Andrew"},{"family":"Quah","given":"Anne C. K."},{"family":"O’Connor","given":"Richard J."},{"family":"Borland","given":"Ron"},{"family":"Thompson","given":"Mary E."},{"family":"Boudreau","given":"Christian"},{"family":"Fong","given":"Geoffrey T."}],"issued":{"date-parts":[["2021",6,4]]}}}],"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3</w:t>
      </w:r>
      <w:r w:rsidRPr="00F04A24">
        <w:rPr>
          <w:rFonts w:cstheme="minorHAnsi"/>
          <w:bCs/>
        </w:rPr>
        <w:fldChar w:fldCharType="end"/>
      </w:r>
      <w:r w:rsidRPr="00F04A24">
        <w:rPr>
          <w:rFonts w:cstheme="minorHAnsi"/>
          <w:bCs/>
        </w:rPr>
        <w:t xml:space="preserve"> Roughly equal proportions reported having reduced (14.2%) or increased (14.6%) the amount they smoked since the coronavirus outbreak. Smokers who reported positive behaviour change (quit attempt/reduction) tended to be less dependent, more concerned about personal susceptibility to infection, and were more likely to believe that Covid-19 is more severe for smokers. There was substantial between-country variation: smokers in Australia were less likely than </w:t>
      </w:r>
      <w:r w:rsidRPr="00F04A24">
        <w:rPr>
          <w:rFonts w:cstheme="minorHAnsi"/>
          <w:bCs/>
        </w:rPr>
        <w:lastRenderedPageBreak/>
        <w:t>those in England, Canada, or the United States to have tried to quit or reduced their smoking, which may be attributable to the significantly lower impact of Covid-19 on Australia during the early stages of the pandemic. It is not clear whether the pandemic has had an influence on the frequency of quit attempts.</w:t>
      </w:r>
    </w:p>
    <w:p w14:paraId="5B43A0F6" w14:textId="77777777" w:rsidR="00870EAE" w:rsidRPr="00F04A24" w:rsidRDefault="00870EAE" w:rsidP="00870EAE">
      <w:pPr>
        <w:tabs>
          <w:tab w:val="left" w:pos="5235"/>
        </w:tabs>
        <w:spacing w:line="276" w:lineRule="auto"/>
        <w:rPr>
          <w:rFonts w:cstheme="minorHAnsi"/>
          <w:bCs/>
        </w:rPr>
      </w:pPr>
      <w:r w:rsidRPr="00F04A24">
        <w:rPr>
          <w:rFonts w:cstheme="minorHAnsi"/>
          <w:bCs/>
        </w:rPr>
        <w:t xml:space="preserve">There is limited evidence on changes in </w:t>
      </w:r>
      <w:r w:rsidRPr="00870EAE">
        <w:rPr>
          <w:rFonts w:cstheme="minorHAnsi"/>
          <w:b/>
          <w:bCs/>
          <w:i/>
        </w:rPr>
        <w:t>use of cessation support</w:t>
      </w:r>
      <w:r w:rsidRPr="00F04A24">
        <w:rPr>
          <w:rFonts w:cstheme="minorHAnsi"/>
          <w:bCs/>
        </w:rPr>
        <w:t xml:space="preserve"> since the start of the pandemic among smokers who have tried to quit. The Smoking Toolkit Study showed an increase in the proportion of smokers </w:t>
      </w:r>
      <w:r>
        <w:rPr>
          <w:rFonts w:cstheme="minorHAnsi"/>
          <w:bCs/>
        </w:rPr>
        <w:t>making</w:t>
      </w:r>
      <w:r w:rsidRPr="00F04A24">
        <w:rPr>
          <w:rFonts w:cstheme="minorHAnsi"/>
          <w:bCs/>
        </w:rPr>
        <w:t xml:space="preserve"> a quit attempt using remote support (telephone support</w:t>
      </w:r>
      <w:r>
        <w:rPr>
          <w:rFonts w:cstheme="minorHAnsi"/>
          <w:bCs/>
        </w:rPr>
        <w:t>/</w:t>
      </w:r>
      <w:r w:rsidRPr="00F04A24">
        <w:rPr>
          <w:rFonts w:cstheme="minorHAnsi"/>
          <w:bCs/>
        </w:rPr>
        <w:t>websites</w:t>
      </w:r>
      <w:r>
        <w:rPr>
          <w:rFonts w:cstheme="minorHAnsi"/>
          <w:bCs/>
        </w:rPr>
        <w:t>/</w:t>
      </w:r>
      <w:r w:rsidRPr="00F04A24">
        <w:rPr>
          <w:rFonts w:cstheme="minorHAnsi"/>
          <w:bCs/>
        </w:rPr>
        <w:t>apps; from 2.4% in August 2019 to February 2020 to 6.8% in April to July 2020) and a decline in the proportion using evidence-based support (defined as face-to-face behavioural support, prescription medication [varenicline, bupropion, or nicotine replacement therapy (NRT)], e-cigarettes, or over</w:t>
      </w:r>
      <w:r>
        <w:rPr>
          <w:rFonts w:cstheme="minorHAnsi"/>
          <w:bCs/>
        </w:rPr>
        <w:t>-</w:t>
      </w:r>
      <w:r w:rsidRPr="00F04A24">
        <w:rPr>
          <w:rFonts w:cstheme="minorHAnsi"/>
          <w:bCs/>
        </w:rPr>
        <w:t>the</w:t>
      </w:r>
      <w:r>
        <w:rPr>
          <w:rFonts w:cstheme="minorHAnsi"/>
          <w:bCs/>
        </w:rPr>
        <w:t>-</w:t>
      </w:r>
      <w:r w:rsidRPr="00F04A24">
        <w:rPr>
          <w:rFonts w:cstheme="minorHAnsi"/>
          <w:bCs/>
        </w:rPr>
        <w:t>counter</w:t>
      </w:r>
      <w:r>
        <w:rPr>
          <w:rFonts w:cstheme="minorHAnsi"/>
          <w:bCs/>
        </w:rPr>
        <w:t xml:space="preserve"> NRT</w:t>
      </w:r>
      <w:r w:rsidRPr="00F04A24">
        <w:rPr>
          <w:rFonts w:cstheme="minorHAnsi"/>
          <w:bCs/>
        </w:rPr>
        <w:t>; from 53.8% to 44.8%), but these changes were not statistically significant over and above changes over the same period a year earlier</w:t>
      </w:r>
      <w:r>
        <w:rPr>
          <w:rFonts w:cstheme="minorHAnsi"/>
          <w:bCs/>
        </w:rPr>
        <w:t>.</w:t>
      </w:r>
      <w:r w:rsidRPr="00F04A24">
        <w:rPr>
          <w:rFonts w:cstheme="minorHAnsi"/>
          <w:bCs/>
        </w:rPr>
        <w:fldChar w:fldCharType="begin"/>
      </w:r>
      <w:r>
        <w:rPr>
          <w:rFonts w:cstheme="minorHAnsi"/>
          <w:bCs/>
        </w:rPr>
        <w:instrText xml:space="preserve"> ADDIN ZOTERO_ITEM CSL_CITATION {"citationID":"bktfkxa6","properties":{"formattedCitation":"\\super 1\\nosupersub{}","plainCitation":"1","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w:t>
      </w:r>
      <w:r w:rsidRPr="00F04A24">
        <w:rPr>
          <w:rFonts w:cstheme="minorHAnsi"/>
          <w:bCs/>
        </w:rPr>
        <w:fldChar w:fldCharType="end"/>
      </w:r>
      <w:r w:rsidRPr="00F04A24">
        <w:rPr>
          <w:rFonts w:cstheme="minorHAnsi"/>
          <w:bCs/>
        </w:rPr>
        <w:t xml:space="preserve"> These analyses were limited by the small number of smokers rep</w:t>
      </w:r>
      <w:r>
        <w:rPr>
          <w:rFonts w:cstheme="minorHAnsi"/>
          <w:bCs/>
        </w:rPr>
        <w:t>orting a past-year quit attempt,</w:t>
      </w:r>
      <w:r w:rsidRPr="00F04A24">
        <w:rPr>
          <w:rFonts w:cstheme="minorHAnsi"/>
          <w:bCs/>
        </w:rPr>
        <w:fldChar w:fldCharType="begin"/>
      </w:r>
      <w:r>
        <w:rPr>
          <w:rFonts w:cstheme="minorHAnsi"/>
          <w:bCs/>
        </w:rPr>
        <w:instrText xml:space="preserve"> ADDIN ZOTERO_ITEM CSL_CITATION {"citationID":"HEwO3lsX","properties":{"formattedCitation":"\\super 1\\nosupersub{}","plainCitation":"1","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w:t>
      </w:r>
      <w:r w:rsidRPr="00F04A24">
        <w:rPr>
          <w:rFonts w:cstheme="minorHAnsi"/>
          <w:bCs/>
        </w:rPr>
        <w:fldChar w:fldCharType="end"/>
      </w:r>
      <w:r w:rsidRPr="00F04A24">
        <w:rPr>
          <w:rFonts w:cstheme="minorHAnsi"/>
          <w:bCs/>
        </w:rPr>
        <w:t xml:space="preserve"> so cannot be considered conclusive.</w:t>
      </w:r>
    </w:p>
    <w:p w14:paraId="4C82D183" w14:textId="77777777" w:rsidR="00870EAE" w:rsidRPr="00F04A24" w:rsidRDefault="00870EAE" w:rsidP="00870EAE">
      <w:pPr>
        <w:tabs>
          <w:tab w:val="left" w:pos="5235"/>
        </w:tabs>
        <w:spacing w:line="276" w:lineRule="auto"/>
        <w:rPr>
          <w:rFonts w:cstheme="minorHAnsi"/>
          <w:bCs/>
        </w:rPr>
      </w:pPr>
      <w:r w:rsidRPr="00F04A24">
        <w:rPr>
          <w:rFonts w:cstheme="minorHAnsi"/>
          <w:bCs/>
        </w:rPr>
        <w:t xml:space="preserve">Finally, relatively little is known about what impact the pandemic has had on </w:t>
      </w:r>
      <w:r w:rsidRPr="00870EAE">
        <w:rPr>
          <w:rFonts w:cstheme="minorHAnsi"/>
          <w:b/>
          <w:bCs/>
          <w:i/>
        </w:rPr>
        <w:t>relapse</w:t>
      </w:r>
      <w:r w:rsidRPr="00F04A24">
        <w:rPr>
          <w:rFonts w:cstheme="minorHAnsi"/>
          <w:bCs/>
        </w:rPr>
        <w:t xml:space="preserve"> to smoking among ex-smokers. Given studies have generally observed large increases in quitting </w:t>
      </w:r>
      <w:r>
        <w:rPr>
          <w:rFonts w:cstheme="minorHAnsi"/>
          <w:bCs/>
        </w:rPr>
        <w:t>activity</w:t>
      </w:r>
      <w:r w:rsidRPr="00F04A24">
        <w:rPr>
          <w:rFonts w:cstheme="minorHAnsi"/>
          <w:bCs/>
        </w:rPr>
        <w:fldChar w:fldCharType="begin"/>
      </w:r>
      <w:r>
        <w:rPr>
          <w:rFonts w:cstheme="minorHAnsi"/>
          <w:bCs/>
        </w:rPr>
        <w:instrText xml:space="preserve"> ADDIN ZOTERO_ITEM CSL_CITATION {"citationID":"eStdrrth","properties":{"formattedCitation":"\\super 1,3\\nosupersub{}","plainCitation":"1,3","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id":9639,"uris":["http://zotero.org/users/446899/items/WBCJQP8V"],"itemData":{"id":9639,"type":"article-journal","abstract":"Introduction COVID-19 is primarily a respiratory illness, and smoking adversely impacts the respiratory and immune systems; this confluence may therefore incentivize smokers to quit. The present study, conducted in four high-income countries during the first global wave of COVID-19, examined the association between COVID-19 and: (1) thoughts about quitting smoking; (2) changes in smoking (quit attempt, reduced or increased smoking, or no change); and (3) factors related to a positive change (making a quit attempt or reducing smoking) based on an adapted framework of the Health Belief Model. Methods This cross-sectional study included 6870 adult smokers participating in the Wave 3 (2020) ITC Four Country Smoking and Vaping Survey conducted in Australia, Canada, England, and United States (US). These four countries had varying responses to the pandemic by governments and public health, ranging from advising voluntary social distancing to implementing national and subnational staged lockdowns. Considering these varying responses, and the differences in the number of confirmed cases and deaths (greatest in England and the US and lowest in Australia), smoking behaviours related to COVID-19 may have differed between countries. Other factors that may be related to changes in smoking because of COVID-19 were also explored (e.g., sociodemographics, nicotine dependence, perceptions about personal and general risks of smoking on COVID-19). Regression analyses were conducted on weighted data. Results Overall, 46.7% of smokers reported thinking about quitting because of COVID-19, which differed by country (p&lt;0.001): England highest (50.9%) and Australia lowest (37.6%). Thinking about quitting smoking because of COVID-19 was more frequent among: females, ethnic minorities, those with financial stress, current vapers, less dependent smokers (non-daily and fewer cigarettes smoked/day), those with greater concern about personal susceptibility of infection, and those who believe COVID-19 is more severe for smokers. Smoking behaviour changes due to COVID-19 were: 1.1% attempted to quit, 14.2% reduced smoking, and 14.6% increased smoking (70.2% reported no change). Positive behaviour change (tried to quit/reduced smoking) was reported by 15.5% of smokers, which differed by country (p = 0.02), where Australia had significantly lower rates than the other three countries. A positive behavioural smoking change was more likely among smokers with: lower dependence, greater concern about personal susceptibility to infection, and believing that COVID-19 is more severe for smokers. Conclusions Though nearly half of smokers reported thinking about quitting because of COVID-19, the vast majority did not change their smoking behaviour. Smokers were more likely to try and quit or reduce their smoking if they had greater concern about susceptibility and severity of COVID-19 related to smoking. Smokers in Australia were least likely to reduce or try to quit smoking, which could be related to the significantly lower impact of COVID-19 during the early phase of the pandemic relative to the other countries.","container-title":"PLOS ONE","DOI":"10.1371/journal.pone.0252427","ISSN":"1932-6203","issue":"6","journalAbbreviation":"PLOS ONE","language":"en","note":"publisher: Public Library of Science","page":"e0252427","source":"PLoS Journals","title":"Smokers’ cognitive and behavioural reactions during the early phase of the COVID-19 pandemic: Findings from the 2020 ITC Four Country Smoking and Vaping Survey","title-short":"Smokers’ cognitive and behavioural reactions during the early phase of the COVID-19 pandemic","volume":"16","author":[{"family":"Gravely","given":"Shannon"},{"family":"Craig","given":"Lorraine V."},{"family":"Cummings","given":"K. Michael"},{"family":"Ouimet","given":"Janine"},{"family":"Loewen","given":"Ruth"},{"family":"Martin","given":"Nadia"},{"family":"Chung-Hall","given":"Janet"},{"family":"Driezen","given":"Pete"},{"family":"Hitchman","given":"Sara C."},{"family":"McNeill","given":"Ann"},{"family":"Hyland","given":"Andrew"},{"family":"Quah","given":"Anne C. K."},{"family":"O’Connor","given":"Richard J."},{"family":"Borland","given":"Ron"},{"family":"Thompson","given":"Mary E."},{"family":"Boudreau","given":"Christian"},{"family":"Fong","given":"Geoffrey T."}],"issued":{"date-parts":[["2021",6,4]]}}}],"schema":"https://github.com/citation-style-language/schema/raw/master/csl-citation.json"} </w:instrText>
      </w:r>
      <w:r w:rsidRPr="00F04A24">
        <w:rPr>
          <w:rFonts w:cstheme="minorHAnsi"/>
          <w:bCs/>
        </w:rPr>
        <w:fldChar w:fldCharType="separate"/>
      </w:r>
      <w:r w:rsidRPr="007B7018">
        <w:rPr>
          <w:rFonts w:ascii="Calibri" w:hAnsi="Calibri" w:cs="Calibri"/>
          <w:szCs w:val="24"/>
          <w:vertAlign w:val="superscript"/>
        </w:rPr>
        <w:t>1,3</w:t>
      </w:r>
      <w:r w:rsidRPr="00F04A24">
        <w:rPr>
          <w:rFonts w:cstheme="minorHAnsi"/>
          <w:bCs/>
        </w:rPr>
        <w:fldChar w:fldCharType="end"/>
      </w:r>
      <w:r w:rsidRPr="00F04A24">
        <w:rPr>
          <w:rFonts w:cstheme="minorHAnsi"/>
          <w:bCs/>
        </w:rPr>
        <w:t xml:space="preserve"> but little or no reduction in smoking prevalence</w:t>
      </w:r>
      <w:r>
        <w:rPr>
          <w:rFonts w:cstheme="minorHAnsi"/>
          <w:bCs/>
        </w:rPr>
        <w:t>,</w:t>
      </w:r>
      <w:r w:rsidRPr="00F04A24">
        <w:rPr>
          <w:rFonts w:cs="Calibri"/>
        </w:rPr>
        <w:fldChar w:fldCharType="begin"/>
      </w:r>
      <w:r>
        <w:rPr>
          <w:rFonts w:cs="Calibri"/>
        </w:rPr>
        <w:instrText xml:space="preserve"> ADDIN ZOTERO_ITEM CSL_CITATION {"citationID":"35Qpv74B","properties":{"formattedCitation":"\\super 1,2,4\\nosupersub{}","plainCitation":"1,2,4","noteIndex":0},"citationItems":[{"id":9425,"uris":["http://zotero.org/users/446899/items/GD8K8W5V"],"itemData":{"id":9425,"type":"article-journal","abstract":"Aim To estimate changes in smoking, drinking and quitting behaviour from before to during the first COVID-19 lockdown in England, and whether changes differed by age, sex or social grade. Design Representative cross-sectional surveys of adults, collected monthly between August 2018 and July 2020. Setting England. Participants A total of 36 980 adults (≥ 18 years). Measurements Independent variables were survey month (pre-lockdown: August–February versus lockdown months: April–July) and year (pandemic: 2019/20 versus comparator: 2018/19). Smoking outcomes were smoking prevalence, cessation, quit attempts, quit success and use of evidence-based or remote cessation support. Drinking outcomes were high-risk drinking prevalence, alcohol reduction attempts and use of evidence-based or remote support. Moderators were age, sex and occupational social grade (ABC1 = more advantaged/C2DE = less advantaged). Findings Relative to changes during the same time period in 2018/19, lockdown was associated with significant increases in smoking prevalence [+24.7% in 2019/20 versus 0.0% in 2018/19, adjusted odds ratio (aOR) = 1.35, 95% confidence interval (CI) = 1.12–1.63] and quit attempts (+39.9 versus –22.2%, aOR = 2.48, 95% CI = 1.76–3.50) among 18–34-year-olds, but not older groups. Increases in cessation (+156.4 versus –12.5%, aOR = 3.08, 95% CI = 1.86–5.09) and the success rate of quit attempts (+99.2 versus +0.8%, aOR = 2.29, 95% CI = 1.31–3.98) were also observed, and did not differ significantly by age, sex or social grade. Lockdown was associated with a significant increase in high-risk drinking prevalence among all socio-demographic groups (+39.5 versus –7.8%, aOR = 1.80, 95% CI = 1.64–1.98), with particularly high increases among women (aOR = 2.17, 95% CI = 1.87–2.53) and social grades C2DE (aOR = 2.34, 95% CI = 2.00–2.74). Alcohol reduction attempts increased significantly among high-risk drinkers from social grades ABC1 (aOR = 2.31, 95% CI = 1.78–3.00) but not C2DE (aOR = 1.25, 95% CI = 0.83–1.88). There were few significant changes in use of support for smoking cessation or alcohol reduction, although samples were small. Conclusions In England, the first COVID-19 lockdown was associated with increased smoking prevalence among younger adults and increased high-risk drinking prevalence among all adults. Smoking cessation activity also increased: more younger smokers made quit attempts during lockdown and more smokers quit successfully. Socio-economic disparities in drinking behaviour were evident: high-risk drinking increased by more among women and those from less advantaged social grades (C2DE), but the rate of reduction attempts increased only among the more advantaged social grades (ABC1).","container-title":"Addiction","DOI":"10.1111/add.15656","ISSN":"1360-0443","issue":"3","language":"en","note":"_eprint: https://onlinelibrary.wiley.com/doi/pdf/10.1111/add.15656","page":"772-783","source":"Wiley Online Library","title":"Moderators of changes in smoking, drinking and quitting behaviour associated with the first COVID-19 lockdown in England","volume":"117","author":[{"family":"Jackson","given":"Sarah E."},{"family":"Beard","given":"Emma"},{"family":"Angus","given":"Colin"},{"family":"Field","given":"Matt"},{"family":"Brown","given":"Jamie"}],"issued":{"date-parts":[["2022"]]}}},{"id":9740,"uris":["http://zotero.org/users/446899/items/WPHGKGTA"],"itemData":{"id":9740,"type":"article-journal","container-title":"eClinicalMedicine","DOI":"10.1016/j.eclinm.2022.101375","ISSN":"25895370","journalAbbreviation":"eClinicalMedicine","language":"en","page":"101375","source":"DOI.org (Crossref)","title":"Tobacco smoking changes during the first pre-vaccination phases of the COVID-19 pandemic: A systematic review and meta-analysis","title-short":"Tobacco smoking changes during the first pre-vaccination phases of the COVID-19 pandemic","volume":"47","author":[{"family":"Sarich","given":"Peter"},{"family":"Cabasag","given":"Citadel J"},{"family":"Liebermann","given":"Erica"},{"family":"Vaneckova","given":"Pavla"},{"family":"Carle","given":"Chelsea"},{"family":"Hughes","given":"Suzanne"},{"family":"Egger","given":"Sam"},{"family":"O'Connell","given":"Dianne L"},{"family":"Weber","given":"Marianne F"},{"family":"Costa","given":"Allini Mafra","non-dropping-particle":"da"},{"family":"Caruana","given":"Michael"},{"family":"Bray","given":"Freddie"},{"family":"Canfell","given":"Karen"},{"family":"Ginsburg","given":"Ophira"},{"family":"Steinberg","given":"Julia"},{"family":"Soerjomataram","given":"Isabelle"}],"issued":{"date-parts":[["2022",5]]}}},{"id":9744,"uris":["http://zotero.org/users/446899/items/TEH97CBN"],"itemData":{"id":9744,"type":"document","title":"Smoking prevalence in the UK and the impact of data collection changes: 2020","URL":"https://www.ons.gov.uk/peoplepopulationandcommunity/healthandsocialcare/drugusealcoholandsmoking/bulletins/smokingprevalenceintheukandtheimpactofdatacollectionchanges/2020#smoking-prevalence-based-on-data-from-the-annual-population-survey","author":[{"family":"Office for National Statistics","given":""}],"accessed":{"date-parts":[["2022",6,23]]},"issued":{"date-parts":[["2021"]]}}}],"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1,2,4</w:t>
      </w:r>
      <w:r w:rsidRPr="00F04A24">
        <w:rPr>
          <w:rFonts w:cs="Calibri"/>
        </w:rPr>
        <w:fldChar w:fldCharType="end"/>
      </w:r>
      <w:r w:rsidRPr="00F04A24">
        <w:rPr>
          <w:rFonts w:cstheme="minorHAnsi"/>
          <w:bCs/>
        </w:rPr>
        <w:t xml:space="preserve"> it is possible that increased rates of cessation are being offset by increased rates of relapse. </w:t>
      </w:r>
      <w:r w:rsidRPr="00F04A24">
        <w:rPr>
          <w:rFonts w:cs="Calibri"/>
        </w:rPr>
        <w:t>Examining changes in smoking prevalence among middle-aged and older adults could offer insight into the impact of the pandemic on late relapse, as any increases in smoking prevalence in this age group would likely be largely driven by relapse rather than uptake (as few people take up smoking after the age of 25</w:t>
      </w:r>
      <w:r w:rsidRPr="00F04A24">
        <w:rPr>
          <w:rFonts w:cs="Calibri"/>
        </w:rPr>
        <w:fldChar w:fldCharType="begin"/>
      </w:r>
      <w:r>
        <w:rPr>
          <w:rFonts w:cs="Calibri"/>
        </w:rPr>
        <w:instrText xml:space="preserve"> ADDIN ZOTERO_ITEM CSL_CITATION {"citationID":"J9ZvImkf","properties":{"formattedCitation":"\\super 6\\nosupersub{}","plainCitation":"6","noteIndex":0},"citationItems":[{"id":9921,"uris":["http://zotero.org/users/446899/items/WXLUZBHR"],"itemData":{"id":9921,"type":"article-journal","abstract":"Objective: Investigations of smoking initiation often focus on the experiences of children and youth. However, prevalence data from the Tobacco Use Surveys (TUS) and the New Zealand (NZ) census suggest substantial uptake of smoking occurs after 15 years of age, including among young adults aged 18–24 years. Identifying initiation rates is difficult using cross-sectional prevalence data, particularly among older age groups, which are subject to cohort effects and where quitting and premature mortality reduce prevalence. We aimed to identify initiation rates using a prospective study design. Methods: The SoFIE-Health longitudinal survey included 15,095 subjects aged 15 years or older who responded in the three years that include the health module: 2004/05, 2006/07 and 2008/09. We calculated the proportion of ‘never smokers’ who became regular smokers (initiation) by age at baseline. Results: Initiation between 2004/05 and 2008/09 was 14.2% for 15–17 year olds, 7.0% for 18–19 years, 3.1% for 20–24 years and 1.4% for 25–34 years, with low levels of initiation (&lt;1.0%) among older age groups. Conclusions: There were strong age-related gradients in smoking initiation. Substantial initiation occurs among older youth and young adults, but is rare after age 24. Implications: Efforts to prevent initiation of smoking should focus not only on adolescents but also on older youth and young adults.","container-title":"Australian and New Zealand Journal of Public Health","DOI":"10.1111/1753-6405.12105","ISSN":"1753-6405","issue":"6","language":"en","note":"_eprint: https://onlinelibrary.wiley.com/doi/pdf/10.1111/1753-6405.12105","page":"516-519","source":"Wiley Online Library","title":"An examination of smoking initiation rates by age: results from a large longitudinal study in New Zealand","title-short":"An examination of smoking initiation rates by age","volume":"37","author":[{"family":"Edwards","given":"Richard"},{"family":"Carter","given":"Kristie"},{"family":"Peace","given":"Jo"},{"family":"Blakely","given":"Tony"}],"issued":{"date-parts":[["2013"]]}}}],"schema":"https://github.com/citation-style-language/schema/raw/master/csl-citation.json"} </w:instrText>
      </w:r>
      <w:r w:rsidRPr="00F04A24">
        <w:rPr>
          <w:rFonts w:cs="Calibri"/>
        </w:rPr>
        <w:fldChar w:fldCharType="separate"/>
      </w:r>
      <w:r w:rsidRPr="007B7018">
        <w:rPr>
          <w:rFonts w:ascii="Calibri" w:hAnsi="Calibri" w:cs="Calibri"/>
          <w:szCs w:val="24"/>
          <w:vertAlign w:val="superscript"/>
        </w:rPr>
        <w:t>6</w:t>
      </w:r>
      <w:r w:rsidRPr="00F04A24">
        <w:rPr>
          <w:rFonts w:cs="Calibri"/>
        </w:rPr>
        <w:fldChar w:fldCharType="end"/>
      </w:r>
      <w:r w:rsidRPr="00F04A24">
        <w:rPr>
          <w:rFonts w:cs="Calibri"/>
        </w:rPr>
        <w:t>).</w:t>
      </w:r>
    </w:p>
    <w:p w14:paraId="099D47AB" w14:textId="076FB1DC" w:rsidR="00870EAE" w:rsidRPr="00556749" w:rsidRDefault="00870EAE" w:rsidP="00870EAE">
      <w:r>
        <w:tab/>
      </w:r>
    </w:p>
    <w:p w14:paraId="4D99CA9D" w14:textId="77777777" w:rsidR="00870EAE" w:rsidRDefault="00870EAE">
      <w:pPr>
        <w:rPr>
          <w:b/>
          <w:sz w:val="28"/>
          <w:szCs w:val="28"/>
        </w:rPr>
      </w:pPr>
      <w:r>
        <w:br w:type="page"/>
      </w:r>
    </w:p>
    <w:p w14:paraId="2DCB0DE2" w14:textId="71D32E08" w:rsidR="00464506" w:rsidRPr="00556749" w:rsidRDefault="00464506" w:rsidP="00464506">
      <w:pPr>
        <w:pStyle w:val="Heading3"/>
      </w:pPr>
      <w:r w:rsidRPr="00556749">
        <w:lastRenderedPageBreak/>
        <w:t xml:space="preserve">Part </w:t>
      </w:r>
      <w:r w:rsidR="00870EAE">
        <w:t>2</w:t>
      </w:r>
      <w:r w:rsidRPr="00556749">
        <w:t xml:space="preserve">: </w:t>
      </w:r>
      <w:r w:rsidR="00870EAE">
        <w:t>F</w:t>
      </w:r>
      <w:r>
        <w:t xml:space="preserve">ull details of </w:t>
      </w:r>
      <w:r w:rsidR="00870EAE">
        <w:t xml:space="preserve">all </w:t>
      </w:r>
      <w:r>
        <w:t>measures used</w:t>
      </w:r>
    </w:p>
    <w:p w14:paraId="636499B3" w14:textId="77777777" w:rsidR="00FA7479" w:rsidRPr="00FA7479" w:rsidRDefault="00FA7479" w:rsidP="00870EAE">
      <w:pPr>
        <w:pStyle w:val="Heading4"/>
        <w:spacing w:line="276" w:lineRule="auto"/>
      </w:pPr>
      <w:r w:rsidRPr="00FA7479">
        <w:t>Outcome variables</w:t>
      </w:r>
    </w:p>
    <w:p w14:paraId="25695F04" w14:textId="77777777" w:rsidR="00FA7479" w:rsidRPr="00F04A24" w:rsidRDefault="00FA7479" w:rsidP="00870EAE">
      <w:pPr>
        <w:spacing w:after="0" w:line="276" w:lineRule="auto"/>
      </w:pPr>
      <w:r w:rsidRPr="00F04A24">
        <w:t xml:space="preserve">We assessed the following smoking outcomes: </w:t>
      </w:r>
    </w:p>
    <w:p w14:paraId="566EE103" w14:textId="77777777" w:rsidR="00FA7479" w:rsidRPr="00F04A24" w:rsidRDefault="00FA7479" w:rsidP="00870EAE">
      <w:pPr>
        <w:pStyle w:val="ListParagraph"/>
        <w:numPr>
          <w:ilvl w:val="0"/>
          <w:numId w:val="2"/>
        </w:numPr>
        <w:spacing w:line="276" w:lineRule="auto"/>
      </w:pPr>
      <w:r w:rsidRPr="00F04A24">
        <w:t>Among all adults: current smoking;</w:t>
      </w:r>
    </w:p>
    <w:p w14:paraId="76BB11A5" w14:textId="77777777" w:rsidR="00FA7479" w:rsidRPr="00F04A24" w:rsidRDefault="00FA7479" w:rsidP="00870EAE">
      <w:pPr>
        <w:pStyle w:val="ListParagraph"/>
        <w:numPr>
          <w:ilvl w:val="0"/>
          <w:numId w:val="2"/>
        </w:numPr>
        <w:spacing w:line="276" w:lineRule="auto"/>
      </w:pPr>
      <w:r w:rsidRPr="00F04A24">
        <w:t xml:space="preserve">Among 18-24 year-olds: uptake of smoking (indexed by current smoking); </w:t>
      </w:r>
    </w:p>
    <w:p w14:paraId="01A0D3D1" w14:textId="77777777" w:rsidR="00FA7479" w:rsidRPr="00F04A24" w:rsidRDefault="00FA7479" w:rsidP="00870EAE">
      <w:pPr>
        <w:pStyle w:val="ListParagraph"/>
        <w:numPr>
          <w:ilvl w:val="0"/>
          <w:numId w:val="2"/>
        </w:numPr>
        <w:spacing w:line="276" w:lineRule="auto"/>
      </w:pPr>
      <w:r w:rsidRPr="00F04A24">
        <w:t>Among 45-65 year-olds: late relapse (indexed by current smoking);</w:t>
      </w:r>
    </w:p>
    <w:p w14:paraId="11EAA98F" w14:textId="77777777" w:rsidR="00FA7479" w:rsidRPr="00F04A24" w:rsidRDefault="00FA7479" w:rsidP="00870EAE">
      <w:pPr>
        <w:pStyle w:val="ListParagraph"/>
        <w:numPr>
          <w:ilvl w:val="0"/>
          <w:numId w:val="2"/>
        </w:numPr>
        <w:spacing w:line="276" w:lineRule="auto"/>
      </w:pPr>
      <w:r w:rsidRPr="00F04A24">
        <w:t>Among past-year smokers: cessation, quit attempts;</w:t>
      </w:r>
    </w:p>
    <w:p w14:paraId="72778201" w14:textId="77777777" w:rsidR="00FA7479" w:rsidRPr="00F04A24" w:rsidRDefault="00FA7479" w:rsidP="00870EAE">
      <w:pPr>
        <w:pStyle w:val="ListParagraph"/>
        <w:numPr>
          <w:ilvl w:val="0"/>
          <w:numId w:val="2"/>
        </w:numPr>
        <w:spacing w:line="276" w:lineRule="auto"/>
      </w:pPr>
      <w:r w:rsidRPr="00F04A24">
        <w:t xml:space="preserve">Among past-year smokers who made </w:t>
      </w:r>
      <w:r w:rsidRPr="00F04A24">
        <w:rPr>
          <w:rFonts w:cs="Calibri"/>
        </w:rPr>
        <w:t>≥</w:t>
      </w:r>
      <w:r w:rsidRPr="00F04A24">
        <w:t>1 quit attempt in the past 12 months: number of quit attempts made, use of prescription medication, use of behavioural support, use of e-cigarettes;</w:t>
      </w:r>
    </w:p>
    <w:p w14:paraId="6DC34866" w14:textId="69768517" w:rsidR="00FA7479" w:rsidRPr="00F04A24" w:rsidRDefault="00FA7479" w:rsidP="00870EAE">
      <w:pPr>
        <w:pStyle w:val="ListParagraph"/>
        <w:numPr>
          <w:ilvl w:val="0"/>
          <w:numId w:val="2"/>
        </w:numPr>
        <w:spacing w:line="276" w:lineRule="auto"/>
      </w:pPr>
      <w:r w:rsidRPr="00F04A24">
        <w:t xml:space="preserve">Among past-year smokers who made </w:t>
      </w:r>
      <w:r w:rsidRPr="00F04A24">
        <w:rPr>
          <w:rFonts w:cs="Calibri"/>
        </w:rPr>
        <w:t>≥</w:t>
      </w:r>
      <w:r w:rsidRPr="00F04A24">
        <w:t xml:space="preserve">1 quit attempt 6-12 months before completing the survey: </w:t>
      </w:r>
      <w:r>
        <w:t>medium</w:t>
      </w:r>
      <w:r w:rsidRPr="00F04A24">
        <w:t>-term abstinence.</w:t>
      </w:r>
    </w:p>
    <w:p w14:paraId="77BD662A" w14:textId="77777777" w:rsidR="00FA7479" w:rsidRPr="00F04A24" w:rsidRDefault="00FA7479" w:rsidP="00870EAE">
      <w:pPr>
        <w:spacing w:line="276" w:lineRule="auto"/>
      </w:pPr>
      <w:r w:rsidRPr="00F04A24">
        <w:t xml:space="preserve">Smoking status was assessed with the question: ‘Which of the following best applies to you? (a) I smoke cigarettes (including hand-rolled) every day; (b) I smoke cigarettes (including hand-rolled), but not every day; (c) I do not smoke cigarettes at all, but I do smoke tobacco of some kind (e.g. pipe, cigar or shisha); (d) I have stopped smoking completely in the last year; (e) I stopped smoking completely more than a year ago; (f) I have never been a smoker (i.e. smoked for a year or more)’. </w:t>
      </w:r>
      <w:r w:rsidRPr="00F04A24">
        <w:rPr>
          <w:b/>
          <w:i/>
        </w:rPr>
        <w:t>Current smoking</w:t>
      </w:r>
      <w:r w:rsidRPr="00F04A24">
        <w:t xml:space="preserve"> was coded 1 for those who reported smoking any type of tobacco [i.e. responses (a–c)] and 0 for those who reported being a former or never smoker [responses (d–f)]. Past-year smoking was coded 1 for those who reported current smoking or having stopped in the past year [responses (a–d)] and 0 for those who reported stopping more than a year ago or never smoking [responses (e–f)]. </w:t>
      </w:r>
    </w:p>
    <w:p w14:paraId="380555DD" w14:textId="77777777" w:rsidR="00FA7479" w:rsidRPr="00F04A24" w:rsidRDefault="00FA7479" w:rsidP="00870EAE">
      <w:pPr>
        <w:spacing w:line="276" w:lineRule="auto"/>
      </w:pPr>
      <w:r w:rsidRPr="00F04A24">
        <w:rPr>
          <w:b/>
          <w:bCs/>
          <w:i/>
          <w:iCs/>
        </w:rPr>
        <w:t>Uptake</w:t>
      </w:r>
      <w:r w:rsidRPr="00F04A24">
        <w:t xml:space="preserve"> was assessed by current smoking prevalence among 18-24 year olds (because any increases in this age group would largely be driven by uptake rather than relapse). </w:t>
      </w:r>
    </w:p>
    <w:p w14:paraId="3FBBDBD2" w14:textId="77777777" w:rsidR="00FA7479" w:rsidRPr="00F04A24" w:rsidRDefault="00FA7479" w:rsidP="00870EAE">
      <w:pPr>
        <w:spacing w:line="276" w:lineRule="auto"/>
      </w:pPr>
      <w:r w:rsidRPr="00F04A24">
        <w:rPr>
          <w:b/>
          <w:bCs/>
          <w:i/>
          <w:iCs/>
        </w:rPr>
        <w:t>Late relapse</w:t>
      </w:r>
      <w:r w:rsidRPr="00F04A24">
        <w:t xml:space="preserve"> was assessed by current smoking prevalence among 45-65 year olds (because an increase in this age group would largely be driven by relapse rather than uptake). The upper</w:t>
      </w:r>
      <w:r>
        <w:t xml:space="preserve"> age</w:t>
      </w:r>
      <w:r w:rsidRPr="00F04A24">
        <w:t xml:space="preserve"> limit for </w:t>
      </w:r>
      <w:r>
        <w:t>this</w:t>
      </w:r>
      <w:r w:rsidRPr="00F04A24">
        <w:t xml:space="preserve"> group was selected to minimise any impact of increased mortality at older ages during the pandemic on smoking prevalence.</w:t>
      </w:r>
    </w:p>
    <w:p w14:paraId="24ECEDA5" w14:textId="77777777" w:rsidR="00FA7479" w:rsidRPr="00F04A24" w:rsidRDefault="00FA7479" w:rsidP="00870EAE">
      <w:pPr>
        <w:spacing w:line="276" w:lineRule="auto"/>
      </w:pPr>
      <w:r w:rsidRPr="00F04A24">
        <w:t xml:space="preserve">Among past-year smokers, </w:t>
      </w:r>
      <w:r w:rsidRPr="00F04A24">
        <w:rPr>
          <w:b/>
          <w:i/>
        </w:rPr>
        <w:t>cessation</w:t>
      </w:r>
      <w:r w:rsidRPr="00F04A24">
        <w:t xml:space="preserve"> was coded 1 for those who reported having stopped smoking completely in the last year [response (d) to the measure of smoking status described above] and 0 for those who reported being a current smoker [responses (a–c)].</w:t>
      </w:r>
    </w:p>
    <w:p w14:paraId="30658B10" w14:textId="752E83EF" w:rsidR="00FA7479" w:rsidRDefault="00FA7479" w:rsidP="00870EAE">
      <w:pPr>
        <w:spacing w:line="276" w:lineRule="auto"/>
      </w:pPr>
      <w:r w:rsidRPr="00F04A24">
        <w:t xml:space="preserve">Among past-year smokers, quit attempts were assessed with the question: ‘How many serious attempts to stop smoking have you made in the last 12 months? By serious attempt I mean you decided that you would try to make sure you never smoked again. Please include any attempt that you are currently making and please include any successful attempt made within the last year’. Those who reported </w:t>
      </w:r>
      <w:r w:rsidRPr="00F04A24">
        <w:rPr>
          <w:b/>
          <w:i/>
        </w:rPr>
        <w:t xml:space="preserve">making </w:t>
      </w:r>
      <w:r w:rsidRPr="00F04A24">
        <w:rPr>
          <w:rFonts w:cs="Calibri"/>
          <w:b/>
          <w:i/>
        </w:rPr>
        <w:t>≥</w:t>
      </w:r>
      <w:r w:rsidRPr="00F04A24">
        <w:rPr>
          <w:b/>
          <w:i/>
        </w:rPr>
        <w:t>1 serious quit attempt</w:t>
      </w:r>
      <w:r w:rsidRPr="00F04A24">
        <w:t xml:space="preserve"> in the past year </w:t>
      </w:r>
      <w:r w:rsidR="00532AB5">
        <w:t>were</w:t>
      </w:r>
      <w:r w:rsidRPr="00F04A24">
        <w:t xml:space="preserve"> coded 1; otherwise they were coded 0. </w:t>
      </w:r>
    </w:p>
    <w:p w14:paraId="4294C086" w14:textId="77777777" w:rsidR="00FA7479" w:rsidRPr="00F04A24" w:rsidRDefault="00FA7479" w:rsidP="00870EAE">
      <w:pPr>
        <w:spacing w:line="276" w:lineRule="auto"/>
      </w:pPr>
      <w:r w:rsidRPr="00F04A24">
        <w:t xml:space="preserve">Among those who reported making </w:t>
      </w:r>
      <w:r w:rsidRPr="00F04A24">
        <w:rPr>
          <w:rFonts w:cs="Calibri"/>
        </w:rPr>
        <w:t>≥</w:t>
      </w:r>
      <w:r w:rsidRPr="00F04A24">
        <w:t xml:space="preserve">1 quit attempt, </w:t>
      </w:r>
      <w:r w:rsidRPr="00F04A24">
        <w:rPr>
          <w:b/>
          <w:i/>
        </w:rPr>
        <w:t>number of past-year quit attempts</w:t>
      </w:r>
      <w:r w:rsidRPr="00F04A24">
        <w:t xml:space="preserve"> was analysed as a continuous variable. </w:t>
      </w:r>
      <w:r w:rsidRPr="00F04A24">
        <w:rPr>
          <w:rStyle w:val="normaltextrun"/>
          <w:rFonts w:cstheme="minorHAnsi"/>
        </w:rPr>
        <w:t xml:space="preserve">We log-transformed the number of past-year quit attempts variable for analysis </w:t>
      </w:r>
      <w:r w:rsidRPr="00F04A24">
        <w:t>to normalise the skewed distribution and reported results as geometric means for ease of interpretation.</w:t>
      </w:r>
    </w:p>
    <w:p w14:paraId="5FAABB1B" w14:textId="77777777" w:rsidR="00FA7479" w:rsidRPr="00F04A24" w:rsidRDefault="00FA7479" w:rsidP="00870EAE">
      <w:pPr>
        <w:spacing w:after="0" w:line="276" w:lineRule="auto"/>
      </w:pPr>
      <w:r w:rsidRPr="00F04A24">
        <w:lastRenderedPageBreak/>
        <w:t xml:space="preserve">Among </w:t>
      </w:r>
      <w:r w:rsidRPr="00405725">
        <w:t>those who reported making ≥1 quit attempt</w:t>
      </w:r>
      <w:r w:rsidRPr="00F04A24">
        <w:t>, use of cessation support in the most recent quit attempt was</w:t>
      </w:r>
      <w:r>
        <w:t xml:space="preserve"> also</w:t>
      </w:r>
      <w:r w:rsidRPr="00F04A24">
        <w:t xml:space="preserve"> assessed with the question: ‘Which, if any, of the following did you try to help you stop smoking during the most recent serious quit attempt?’. Participants were asked to indicate all that apply.</w:t>
      </w:r>
    </w:p>
    <w:p w14:paraId="33D8E043" w14:textId="77777777" w:rsidR="00FA7479" w:rsidRPr="00F04A24" w:rsidRDefault="00FA7479" w:rsidP="00870EAE">
      <w:pPr>
        <w:pStyle w:val="ListParagraph"/>
        <w:numPr>
          <w:ilvl w:val="0"/>
          <w:numId w:val="1"/>
        </w:numPr>
        <w:spacing w:line="276" w:lineRule="auto"/>
      </w:pPr>
      <w:r w:rsidRPr="00F04A24">
        <w:rPr>
          <w:b/>
          <w:i/>
        </w:rPr>
        <w:t>Use of prescription medication</w:t>
      </w:r>
      <w:r w:rsidRPr="00F04A24">
        <w:t xml:space="preserve"> was coded 1 for those who reported using varenicline, bupropion, or NRT on prescription, and 0 for those who did not report using any of these. Because varenicline was recalled in 2021 by its manufacturer, Pfizer Ltd, we ran a sensitivity analysis excluding varenicline to check that any apparent impact of the pandemic on use of prescription medication was not driven by an artefactual decline in use of varenicline due to unavailability.</w:t>
      </w:r>
    </w:p>
    <w:p w14:paraId="222041EF" w14:textId="77777777" w:rsidR="00FA7479" w:rsidRPr="00F04A24" w:rsidRDefault="00FA7479" w:rsidP="00870EAE">
      <w:pPr>
        <w:pStyle w:val="ListParagraph"/>
        <w:numPr>
          <w:ilvl w:val="0"/>
          <w:numId w:val="1"/>
        </w:numPr>
        <w:spacing w:line="276" w:lineRule="auto"/>
      </w:pPr>
      <w:r w:rsidRPr="00F04A24">
        <w:rPr>
          <w:b/>
          <w:i/>
        </w:rPr>
        <w:t>Use of behavioural support</w:t>
      </w:r>
      <w:r w:rsidRPr="00F04A24">
        <w:t xml:space="preserve"> was coded 1 for those who reported attending a stop smoking group or one or more stop smoking one-to-one counselling/advice/support session(s) (either in person or remotely) or using telephone support, a website, an app, or written self-help materials, and 0 for those who did not report using any of these. </w:t>
      </w:r>
    </w:p>
    <w:p w14:paraId="4A8E2E43" w14:textId="77777777" w:rsidR="00FA7479" w:rsidRPr="00F04A24" w:rsidRDefault="00FA7479" w:rsidP="00870EAE">
      <w:pPr>
        <w:pStyle w:val="ListParagraph"/>
        <w:numPr>
          <w:ilvl w:val="0"/>
          <w:numId w:val="1"/>
        </w:numPr>
        <w:spacing w:line="276" w:lineRule="auto"/>
      </w:pPr>
      <w:r w:rsidRPr="00F04A24">
        <w:rPr>
          <w:b/>
          <w:i/>
        </w:rPr>
        <w:t>Use of e-cigarettes</w:t>
      </w:r>
      <w:r w:rsidRPr="00F04A24">
        <w:t xml:space="preserve"> was coded 1 for those who reported using e-cigarettes, and 0 for those who did not.</w:t>
      </w:r>
    </w:p>
    <w:p w14:paraId="4B91A245" w14:textId="65844D74" w:rsidR="00FA7479" w:rsidRPr="00F04A24" w:rsidRDefault="00FA7479" w:rsidP="00870EAE">
      <w:pPr>
        <w:spacing w:line="276" w:lineRule="auto"/>
      </w:pPr>
      <w:r w:rsidRPr="00F04A24">
        <w:t xml:space="preserve">Among past-year smokers who reported making </w:t>
      </w:r>
      <w:r w:rsidRPr="00405725">
        <w:t>≥1 quit attempt</w:t>
      </w:r>
      <w:r w:rsidRPr="00405725" w:rsidDel="00405725">
        <w:t xml:space="preserve"> </w:t>
      </w:r>
      <w:r w:rsidRPr="00F04A24">
        <w:t xml:space="preserve">in the 6-12 months before completing the survey, </w:t>
      </w:r>
      <w:r>
        <w:rPr>
          <w:b/>
          <w:i/>
        </w:rPr>
        <w:t>medium</w:t>
      </w:r>
      <w:r w:rsidRPr="00F04A24">
        <w:rPr>
          <w:b/>
          <w:i/>
        </w:rPr>
        <w:t>-term abstinence</w:t>
      </w:r>
      <w:r w:rsidRPr="00F04A24">
        <w:t xml:space="preserve"> following the most recent quit attempt in this period was coded 1 for those who did not report a subsequent quit attempt and responded that they were ‘still not smoking’ to the question ‘How long did your most recent serious quit attempt last before you went back to smoking?’. </w:t>
      </w:r>
      <w:r>
        <w:t>Medium</w:t>
      </w:r>
      <w:r w:rsidRPr="00F04A24">
        <w:t xml:space="preserve">-term abstinence was coded 0 for participants who reported a making a subsequent quit attempt (i.e., any quit attempt in the 0-6 months prior to the survey) or reported being a current smoker. </w:t>
      </w:r>
    </w:p>
    <w:p w14:paraId="2D0B1A6B" w14:textId="77777777" w:rsidR="00FA7479" w:rsidRPr="00F04A24" w:rsidRDefault="00FA7479" w:rsidP="00870EAE">
      <w:pPr>
        <w:pStyle w:val="Heading4"/>
        <w:spacing w:line="276" w:lineRule="auto"/>
      </w:pPr>
      <w:r w:rsidRPr="00F04A24">
        <w:t xml:space="preserve">Trends, </w:t>
      </w:r>
      <w:r w:rsidRPr="00F04A24">
        <w:rPr>
          <w:rFonts w:cs="Calibri"/>
        </w:rPr>
        <w:t>pandemic</w:t>
      </w:r>
      <w:r w:rsidRPr="00F04A24">
        <w:t xml:space="preserve"> effects, and seasonality</w:t>
      </w:r>
    </w:p>
    <w:p w14:paraId="30950466" w14:textId="4A8FCF8C" w:rsidR="00FA7479" w:rsidRPr="00F04A24" w:rsidRDefault="00FA7479" w:rsidP="00870EAE">
      <w:pPr>
        <w:spacing w:line="276" w:lineRule="auto"/>
        <w:rPr>
          <w:rFonts w:cs="Calibri"/>
        </w:rPr>
      </w:pPr>
      <w:r w:rsidRPr="00F04A24">
        <w:rPr>
          <w:rFonts w:cs="Calibri"/>
        </w:rPr>
        <w:t>Time was measured in months throughout the study period (coded 1…</w:t>
      </w:r>
      <w:r w:rsidRPr="00F04A24">
        <w:rPr>
          <w:rFonts w:cs="Calibri"/>
          <w:i/>
        </w:rPr>
        <w:t>n</w:t>
      </w:r>
      <w:r w:rsidRPr="00F04A24">
        <w:rPr>
          <w:rFonts w:cs="Calibri"/>
        </w:rPr>
        <w:t xml:space="preserve">, where </w:t>
      </w:r>
      <w:r w:rsidRPr="00F04A24">
        <w:rPr>
          <w:rFonts w:cs="Calibri"/>
          <w:i/>
        </w:rPr>
        <w:t>n</w:t>
      </w:r>
      <w:r w:rsidRPr="00F04A24">
        <w:rPr>
          <w:rFonts w:cs="Calibri"/>
        </w:rPr>
        <w:t xml:space="preserve"> was the total number of waves), which allowed us to account for </w:t>
      </w:r>
      <w:r w:rsidRPr="00F04A24">
        <w:rPr>
          <w:rFonts w:cs="Calibri"/>
          <w:b/>
          <w:i/>
        </w:rPr>
        <w:t>underlying secular trends</w:t>
      </w:r>
      <w:r w:rsidRPr="00F04A24">
        <w:rPr>
          <w:rFonts w:cs="Calibri"/>
        </w:rPr>
        <w:t xml:space="preserve">. An additional variable reflected the pre-pandemic and pandemic periods in order to identify </w:t>
      </w:r>
      <w:r w:rsidRPr="00F04A24">
        <w:rPr>
          <w:rFonts w:cs="Calibri"/>
          <w:b/>
          <w:i/>
        </w:rPr>
        <w:t>step-level changes</w:t>
      </w:r>
      <w:r w:rsidRPr="00F04A24">
        <w:rPr>
          <w:rFonts w:cs="Calibri"/>
        </w:rPr>
        <w:t xml:space="preserve"> in the outcomes (coded 0 before the start of the pandemic [June 2017 through February 2020] and 1 after [April 2020 through August 2022]). Finally, we included a variable to reflect the </w:t>
      </w:r>
      <w:r w:rsidRPr="00F04A24">
        <w:rPr>
          <w:rFonts w:cs="Calibri"/>
          <w:b/>
          <w:i/>
        </w:rPr>
        <w:t>change in trend</w:t>
      </w:r>
      <w:r w:rsidRPr="00F04A24">
        <w:rPr>
          <w:rFonts w:cs="Calibri"/>
        </w:rPr>
        <w:t xml:space="preserve"> (slope) following the start of the pandemic (coded 0 before the pandemic and 1…</w:t>
      </w:r>
      <w:r w:rsidRPr="00F04A24">
        <w:rPr>
          <w:rFonts w:cs="Calibri"/>
          <w:i/>
        </w:rPr>
        <w:t>m</w:t>
      </w:r>
      <w:r w:rsidRPr="00F04A24">
        <w:rPr>
          <w:rFonts w:cs="Calibri"/>
        </w:rPr>
        <w:t xml:space="preserve"> from April 2020 onwards, where </w:t>
      </w:r>
      <w:r w:rsidRPr="00F04A24">
        <w:rPr>
          <w:rFonts w:cs="Calibri"/>
          <w:i/>
        </w:rPr>
        <w:t>m</w:t>
      </w:r>
      <w:r w:rsidRPr="00F04A24">
        <w:rPr>
          <w:rFonts w:cs="Calibri"/>
        </w:rPr>
        <w:t xml:space="preserve"> was the number of waves after the start of the pandemic).</w:t>
      </w:r>
      <w:r>
        <w:rPr>
          <w:rFonts w:cs="Calibri"/>
        </w:rPr>
        <w:t xml:space="preserve"> </w:t>
      </w:r>
      <w:r>
        <w:t xml:space="preserve">We </w:t>
      </w:r>
      <w:r w:rsidRPr="00F04A24">
        <w:t>control</w:t>
      </w:r>
      <w:r>
        <w:t>led</w:t>
      </w:r>
      <w:r w:rsidRPr="00F04A24">
        <w:t xml:space="preserve"> for </w:t>
      </w:r>
      <w:r w:rsidRPr="00F04A24">
        <w:rPr>
          <w:b/>
          <w:i/>
        </w:rPr>
        <w:t>seasonality</w:t>
      </w:r>
      <w:r w:rsidRPr="00F04A24">
        <w:t xml:space="preserve"> (month-of-year effects) </w:t>
      </w:r>
      <w:r>
        <w:rPr>
          <w:rStyle w:val="normaltextrun"/>
          <w:rFonts w:cstheme="minorHAnsi"/>
        </w:rPr>
        <w:t>using cyclic cubic splines (see Statistical Analysis)</w:t>
      </w:r>
      <w:r w:rsidRPr="00F04A24">
        <w:rPr>
          <w:rStyle w:val="normaltextrun"/>
          <w:rFonts w:cstheme="minorHAnsi"/>
        </w:rPr>
        <w:t>.</w:t>
      </w:r>
    </w:p>
    <w:p w14:paraId="5FD68C1A" w14:textId="77777777" w:rsidR="00FA7479" w:rsidRPr="00F04A24" w:rsidRDefault="00FA7479" w:rsidP="00870EAE">
      <w:pPr>
        <w:pStyle w:val="Heading4"/>
        <w:spacing w:line="276" w:lineRule="auto"/>
      </w:pPr>
      <w:r w:rsidRPr="00F04A24">
        <w:t>Covariates</w:t>
      </w:r>
      <w:bookmarkStart w:id="0" w:name="_GoBack"/>
      <w:bookmarkEnd w:id="0"/>
    </w:p>
    <w:p w14:paraId="44C9B37C" w14:textId="77777777" w:rsidR="00FA7479" w:rsidRPr="00F04A24" w:rsidRDefault="00FA7479" w:rsidP="00870EAE">
      <w:pPr>
        <w:spacing w:line="276" w:lineRule="auto"/>
        <w:rPr>
          <w:rFonts w:cs="Calibri"/>
        </w:rPr>
      </w:pPr>
      <w:r w:rsidRPr="00F04A24">
        <w:rPr>
          <w:rStyle w:val="normaltextrun"/>
          <w:rFonts w:cstheme="minorHAnsi"/>
        </w:rPr>
        <w:t xml:space="preserve">Analyses of smoking prevalence, uptake, late relapse, and quit attempts were adjusted for age, gender, social grade and region. </w:t>
      </w:r>
      <w:r w:rsidRPr="00F04A24">
        <w:rPr>
          <w:rFonts w:cs="Calibri"/>
          <w:b/>
          <w:i/>
        </w:rPr>
        <w:t>Age</w:t>
      </w:r>
      <w:r w:rsidRPr="00F04A24">
        <w:rPr>
          <w:rFonts w:cs="Calibri"/>
        </w:rPr>
        <w:t xml:space="preserve"> was analysed as a continuous variable. </w:t>
      </w:r>
      <w:r w:rsidRPr="00F04A24">
        <w:rPr>
          <w:rFonts w:cs="Calibri"/>
          <w:b/>
          <w:i/>
        </w:rPr>
        <w:t>Gender</w:t>
      </w:r>
      <w:r w:rsidRPr="00F04A24">
        <w:rPr>
          <w:rFonts w:cs="Calibri"/>
        </w:rPr>
        <w:t xml:space="preserve"> was self-reported as ‘man’, ‘woman’, or ‘in another way’. Due to low numbers, those who described their gender ‘in another way’ were excluded from analyses that adjusted for gender. </w:t>
      </w:r>
      <w:r w:rsidRPr="00F04A24">
        <w:rPr>
          <w:rFonts w:cs="Calibri"/>
          <w:b/>
          <w:i/>
        </w:rPr>
        <w:t>Social grade</w:t>
      </w:r>
      <w:r w:rsidRPr="00F04A24">
        <w:rPr>
          <w:rFonts w:cs="Calibri"/>
        </w:rPr>
        <w:t xml:space="preserve"> was categorised as ABC1 (which includes managerial, professional and intermediate occupations) versus C2DE (which includes small employers and own-account workers, lower supervisory and technical occupations, and semi-routine and routine occupations, never workers and long-term unemployed). </w:t>
      </w:r>
      <w:r w:rsidRPr="00F04A24">
        <w:rPr>
          <w:rFonts w:cs="Calibri"/>
          <w:b/>
          <w:i/>
        </w:rPr>
        <w:t>Region</w:t>
      </w:r>
      <w:r w:rsidRPr="00F04A24">
        <w:rPr>
          <w:rFonts w:cs="Calibri"/>
        </w:rPr>
        <w:t xml:space="preserve"> in England was categorised as London, South, Central, and North. </w:t>
      </w:r>
    </w:p>
    <w:p w14:paraId="08F7876C" w14:textId="0A1A09A6" w:rsidR="00FA7479" w:rsidRDefault="00FA7479" w:rsidP="00870EAE">
      <w:pPr>
        <w:spacing w:line="276" w:lineRule="auto"/>
        <w:rPr>
          <w:rFonts w:cs="Calibri"/>
        </w:rPr>
      </w:pPr>
      <w:r w:rsidRPr="00F04A24">
        <w:rPr>
          <w:rStyle w:val="normaltextrun"/>
          <w:rFonts w:cstheme="minorHAnsi"/>
        </w:rPr>
        <w:lastRenderedPageBreak/>
        <w:t xml:space="preserve">Analyses of smoking cessation, </w:t>
      </w:r>
      <w:r>
        <w:rPr>
          <w:rStyle w:val="normaltextrun"/>
          <w:rFonts w:cstheme="minorHAnsi"/>
        </w:rPr>
        <w:t>medium</w:t>
      </w:r>
      <w:r w:rsidRPr="00F04A24">
        <w:rPr>
          <w:rStyle w:val="normaltextrun"/>
          <w:rFonts w:cstheme="minorHAnsi"/>
        </w:rPr>
        <w:t>-term abstinence, and use of support were adjusted for these sociodemographic characteristics, level of dependence (because more dependent smokers tend to be less likely to quit and more likely to use support</w:t>
      </w:r>
      <w:r w:rsidRPr="00F04A24">
        <w:rPr>
          <w:rStyle w:val="normaltextrun"/>
          <w:rFonts w:cstheme="minorHAnsi"/>
        </w:rPr>
        <w:fldChar w:fldCharType="begin"/>
      </w:r>
      <w:r w:rsidR="00123F72">
        <w:rPr>
          <w:rStyle w:val="normaltextrun"/>
          <w:rFonts w:cstheme="minorHAnsi"/>
        </w:rPr>
        <w:instrText xml:space="preserve"> ADDIN ZOTERO_ITEM CSL_CITATION {"citationID":"ur1GEnEL","properties":{"formattedCitation":"\\super 1\\nosupersub{}","plainCitation":"1","noteIndex":0},"citationItems":[{"id":3954,"uris":["http://zotero.org/users/446899/items/B45MUHJF"],"itemData":{"id":3954,"type":"article-journal","container-title":"Addiction","DOI":"10.1111/j.1360-0443.2011.03565.x","ISSN":"09652140","issue":"12","language":"en","page":"2110-2121","source":"CrossRef","title":"Predictors of attempts to stop smoking and their success in adult general population samples: a systematic review: Predictors of quit attempts and success","title-short":"Predictors of attempts to stop smoking and their success in adult general population samples","volume":"106","author":[{"family":"Vangeli","given":"Eleni"},{"family":"Stapleton","given":"John"},{"family":"Smit","given":"Eline Suzanne"},{"family":"Borland","given":"Ron"},{"family":"West","given":"Robert"}],"issued":{"date-parts":[["2011",12]]}}}],"schema":"https://github.com/citation-style-language/schema/raw/master/csl-citation.json"} </w:instrText>
      </w:r>
      <w:r w:rsidRPr="00F04A24">
        <w:rPr>
          <w:rStyle w:val="normaltextrun"/>
          <w:rFonts w:cstheme="minorHAnsi"/>
        </w:rPr>
        <w:fldChar w:fldCharType="separate"/>
      </w:r>
      <w:r w:rsidR="00123F72" w:rsidRPr="00123F72">
        <w:rPr>
          <w:rFonts w:ascii="Calibri" w:hAnsi="Calibri" w:cs="Calibri"/>
          <w:szCs w:val="24"/>
          <w:vertAlign w:val="superscript"/>
        </w:rPr>
        <w:t>1</w:t>
      </w:r>
      <w:r w:rsidRPr="00F04A24">
        <w:rPr>
          <w:rStyle w:val="normaltextrun"/>
          <w:rFonts w:cstheme="minorHAnsi"/>
        </w:rPr>
        <w:fldChar w:fldCharType="end"/>
      </w:r>
      <w:r w:rsidRPr="00F04A24">
        <w:rPr>
          <w:rStyle w:val="normaltextrun"/>
          <w:rFonts w:cstheme="minorHAnsi"/>
        </w:rPr>
        <w:t>), and government spending on tobacco control mass media campaigns</w:t>
      </w:r>
      <w:r w:rsidR="00123F72">
        <w:rPr>
          <w:rStyle w:val="normaltextrun"/>
          <w:rFonts w:cstheme="minorHAnsi"/>
        </w:rPr>
        <w:t>.</w:t>
      </w:r>
      <w:r w:rsidRPr="00F04A24">
        <w:rPr>
          <w:rStyle w:val="normaltextrun"/>
          <w:rFonts w:cstheme="minorHAnsi"/>
        </w:rPr>
        <w:fldChar w:fldCharType="begin"/>
      </w:r>
      <w:r w:rsidR="00123F72">
        <w:rPr>
          <w:rStyle w:val="normaltextrun"/>
          <w:rFonts w:cstheme="minorHAnsi"/>
        </w:rPr>
        <w:instrText xml:space="preserve"> ADDIN ZOTERO_ITEM CSL_CITATION {"citationID":"EecSh3AR","properties":{"formattedCitation":"\\super 2\\uc0\\u8211{}4\\nosupersub{}","plainCitation":"2–4","noteIndex":0},"citationItems":[{"id":60,"uris":["http://zotero.org/users/446899/items/HBJN4HCS"],"itemData":{"id":60,"type":"article-journal","abstract":"Background It has been established that mass media campaigns can increase smoking cessation rates, but there is little direct evidence estimating associations between government expenditure on tobacco control mass media campaigns and smoking cessation. This study assessed the association over 8 years between mass media expenditure in England and quit attempts, smoking cessation and smoking prevalence.\nMethods Autoregressive integrated moving average modelling with exogenous variables (ARIMAX) was applied to monthly estimates from the Smoking Toolkit Study between June 2008 and February 2016. We assessed the association between the trends in mass media expenditure and (1) quit attempts in the last two months, (2) quit success among those who attempted to quit and (3) smoking prevalence. Analyses were adjusted for trends in weekly spending on tobacco by smokers, tobacco control policies and the use of established aids to cessation.\nResults Monthly spending on mass media campaigns ranged from nothing to £2.4 million, with a mean of £465 054. An increase in mass media expenditure of 10% of the monthly average was associated with a 0.51% increase (of the average) in success rates of quit attempts (95% CI 0.10% to 0.91%, p=0.014). No clear association was detected between changes in mass media expenditure and changes in quit attempt prevalence (β=–0.03, 95% CI –2.05% to 2.00%, p=0.979) or smoking prevalence (β=–0.03, 95% CI –0.09% to 0.03%, p=0.299).\nConclusion Between 2008 and 2016, higher monthly expenditure on tobacco control mass media campaigns in England was associated with higher quit success rates.","container-title":"Tobacco Control","DOI":"10.1136/tobaccocontrol-2017-053662","ISSN":"0964-4563, 1468-3318","issue":"4","language":"en","note":"PMID: 28667091","page":"455-462","source":"tobaccocontrol.bmj.com","title":"Associations between tobacco control mass media campaign expenditure and smoking prevalence and quitting in England: a time series analysis","title-short":"Associations between tobacco control mass media campaign expenditure and smoking prevalence and quitting in England","volume":"27","author":[{"family":"Kuipers","given":"Mirte A. G."},{"family":"Beard","given":"Emma"},{"family":"West","given":"Robert"},{"family":"Brown","given":"Jamie"}],"issued":{"date-parts":[["2018",7,1]]}}},{"id":9491,"uris":["http://zotero.org/users/446899/items/N5V8XEE4"],"itemData":{"id":9491,"type":"article-journal","abstract":"Aims To quantify associations between the success of smoking quit attempts and factors that have varied throughout 2007–2018 at a population level. Design time series analysis using Autoregressive Integrated Moving Average with Exogeneous Input (ARIMAX) modelling. Setting and Participants Data were aggregated from 54 847 past-year smokers taking part in the Smoking Toolkit Study which involves monthly repeated cross-sectional household surveys of individuals aged 16+ in England. Measurements The input series were: (1) attempts at smoking reduction using (a) e-cigarettes and (b) nicotine replacement therapy (NRT); (2) use during a quit attempt of (a) e-cigarettes, (b) NRT over-the-counter, (c) medication on prescription and (d) face-to-face behavioural support; (3) use of roll-your-own tobacco; (4) prevalence of (a) smoking and (b) non-daily smoking; (5) tobacco control mass media expenditure; (6) expenditure on smoking; (7) smoker characteristics in the form of (a) high motivation to quit, (b) average age, (c) socio-economic status and (d) cigarette consumption; (8) implementation of tobacco control policies; and (9) quit attempt rate. Findings The licensing of NRT for harm reduction was associated with a 0.641% [95% confidence interval (CI) = 0.073–1.209, P = 0.027] increase in the mean point prevalence of the success rate of quit attempts. For every 1% increase in the mean point prevalence of e-cigarette use and use of prescription medication during a quit attempt, the mean point prevalence of successful quit attempts increased by 0.106% (95% CI = 0.011–0.201, P = 0.029) and 0.143% (95% CI = 0.009–0.279, P = 0.038), respectively. For every 1% increase in the mean expenditure on tobacco control mass media, the mean point prevalence of successful quit attempts increased by 0.046% (95% CI = 0.001–0.092, P = 0.046). Other associations were not statistically significant. Conclusion In England between 2007 and 2018, licensing of nicotine replacement therapy for use in harm reduction, greater use of e-cigarettes and prescription medications during a quit attempt and higher expenditure on tobacco control mass media were all associated with higher success rates of quit attempts.","container-title":"Addiction","DOI":"10.1111/add.14837","ISSN":"1360-0443","issue":"2","language":"en","note":"_eprint: https://onlinelibrary.wiley.com/doi/pdf/10.1111/add.14837","page":"315-325","source":"Wiley Online Library","title":"Population-level predictors of changes in success rates of smoking quit attempts in England: a time series analysis","title-short":"Population-level predictors of changes in success rates of smoking quit attempts in England","volume":"115","author":[{"family":"Beard","given":"Emma"},{"family":"Jackson","given":"Sarah E."},{"family":"West","given":"Robert"},{"family":"Kuipers","given":"Mirte A. G."},{"family":"Brown","given":"Jamie"}],"issued":{"date-parts":[["2020"]]}}},{"id":53,"uris":["http://zotero.org/users/446899/items/MIDJ2ILN"],"itemData":{"id":53,"type":"article-journal","abstract":"AIMS: To measure the impact of the suspension of tobacco control mass media campaigns in England in April 2010 on measures of smoking cessation behaviour.\nDESIGN: Interrupted time series design using routinely collected population-level data. Analysis of use of a range of types of smoking cessation support using segmented negative binomial regression.\nSETTING: England.\nMEASUREMENTS: Use of non-intensive support: monthly calls to the National Health Service (NHS) quitline (April 2005-September 2011), text requests for quit support packs (December 2007-10) and web hits on the national smoking cessation website (January 2009-March 2011). Use of intensive cessation support: quarterly data on the number of people setting a quit date and 4-week quitters at the NHS Stop Smoking Services (SSS) (quarter 1, 2001 and quarter 3, 2011).\nFINDINGS: During the suspension of tobacco control mass media spending, literature requests fell by 98% [95% confidence interval (CI) = 96-99], and quitline calls and web hits fell by 65% (95% CI = 43-79) and 34% (95% CI: 11-50), respectively. The number of people setting a quit date and 4-week quitters at the SSS increased throughout the study period.\nCONCLUSIONS: The suspension of tobacco control mass media campaigns in England in 2012 appeared to markedly reduce the use of smoking cessation literature, quitline calls and hits on the national smoking cessation website, but did not affect attendance at the Stop Smoking Services. Within a comprehensive tobacco control programme, mass media campaigns can play an important role in maximizing quitting activity.","container-title":"Addiction (Abingdon, England)","DOI":"10.1111/add.12448","ISSN":"1360-0443","issue":"6","journalAbbreviation":"Addiction","language":"eng","note":"PMID: 24325617","page":"995-1002","source":"PubMed","title":"The freeze on mass media campaigns in England: a natural experiment of the impact of tobacco control campaigns on quitting behaviour","title-short":"The freeze on mass media campaigns in England","volume":"109","author":[{"family":"Langley","given":"Tessa"},{"family":"Szatkowski","given":"Lisa"},{"family":"Lewis","given":"Sarah"},{"family":"McNeill","given":"Ann"},{"family":"Gilmore","given":"Anna B."},{"family":"Salway","given":"Ruth"},{"family":"Sims","given":"Michelle"}],"issued":{"date-parts":[["2014",6]]}}}],"schema":"https://github.com/citation-style-language/schema/raw/master/csl-citation.json"} </w:instrText>
      </w:r>
      <w:r w:rsidRPr="00F04A24">
        <w:rPr>
          <w:rStyle w:val="normaltextrun"/>
          <w:rFonts w:cstheme="minorHAnsi"/>
        </w:rPr>
        <w:fldChar w:fldCharType="separate"/>
      </w:r>
      <w:r w:rsidR="00123F72" w:rsidRPr="00123F72">
        <w:rPr>
          <w:rFonts w:ascii="Calibri" w:hAnsi="Calibri" w:cs="Calibri"/>
          <w:szCs w:val="24"/>
          <w:vertAlign w:val="superscript"/>
        </w:rPr>
        <w:t>2–4</w:t>
      </w:r>
      <w:r w:rsidRPr="00F04A24">
        <w:rPr>
          <w:rStyle w:val="normaltextrun"/>
          <w:rFonts w:cstheme="minorHAnsi"/>
        </w:rPr>
        <w:fldChar w:fldCharType="end"/>
      </w:r>
      <w:r w:rsidRPr="00F04A24">
        <w:rPr>
          <w:rStyle w:val="normaltextrun"/>
          <w:rFonts w:cstheme="minorHAnsi"/>
        </w:rPr>
        <w:t xml:space="preserve"> </w:t>
      </w:r>
      <w:r w:rsidRPr="00F04A24">
        <w:rPr>
          <w:rFonts w:cs="Calibri"/>
          <w:b/>
          <w:i/>
        </w:rPr>
        <w:t>Cigarette dependence</w:t>
      </w:r>
      <w:r w:rsidRPr="00F04A24">
        <w:rPr>
          <w:rFonts w:cs="Calibri"/>
        </w:rPr>
        <w:t xml:space="preserve"> was assessed with self-reported ratings of strength of urges to smoke over the past 24 hours [not at all (coded 0), slight (1), moderate (2), strong (3), very strong (4) and extremely strong (5)]. This variable was also coded ‘0’ for smokers who responded ‘not at all’ to the (separate) question: ‘How much of the time have you</w:t>
      </w:r>
      <w:r w:rsidR="00123F72">
        <w:rPr>
          <w:rFonts w:cs="Calibri"/>
        </w:rPr>
        <w:t xml:space="preserve"> spent with the urge to smoke?’</w:t>
      </w:r>
      <w:r w:rsidRPr="00F04A24">
        <w:rPr>
          <w:rFonts w:cs="Calibri"/>
        </w:rPr>
        <w:fldChar w:fldCharType="begin"/>
      </w:r>
      <w:r w:rsidR="00123F72">
        <w:rPr>
          <w:rFonts w:cs="Calibri"/>
        </w:rPr>
        <w:instrText xml:space="preserve"> ADDIN ZOTERO_ITEM CSL_CITATION {"citationID":"VWqYiWyq","properties":{"formattedCitation":"\\super 5\\nosupersub{}","plainCitation":"5","noteIndex":0},"citationItems":[{"id":1786,"uris":["http://zotero.org/users/446899/items/ZTHJCXDA"],"itemData":{"id":1786,"type":"article-journal","abstract":"AIMS: Measuring the strength of urges to smoke during a normal smoking day among smokers in a culture where smoking is restricted could provide a good measure of the severity of cigarette dependence. An important criterion for a measure of cigarette dependence is how well it predicts failure of attempts to stop smoking. This study compared ratings of Strength of Urges to Smoke (SUTS) with the Fagerström Test of Nicotine Dependence (FTND) and its components, including the Heaviness of Smoking Index (HSI).\nDESIGN: A longitudinal study involving a household survey of a representative sample of adult smokers at baseline and 6-month follow-up by postal questionnaire.\nSETTING: England.\nPARTICIPANTS: A total of 15,740 smokers aged 16 and over underwent the baseline interview; 2593 were followed-up 6 months later, of whom 513 reported having made a quit attempt following the baseline survey but at least 1 month prior to the follow-up.\nMEASUREMENTS: SUTS, FTND, HSI, cigarettes per day, time to first cigarette, age, social grade and gender were measured at baseline. Quit attempts since the baseline assessment and self-reported abstinence were measured at 6-month follow-up.\nFINDINGS: In logistic regressions, all dependence measures predicted success of subsequent quit attempts, but SUTS had the strongest association (beta for SUTS, FTND and HSI: 0.41: P &lt; 0.001, 0.13: P = 0.005, and 0.19: P = 0.003, respectively). In multiple logistic regressions when SUTS was entered as a predictor of abstinence, together with other dependence measures, it remained as the only predictive dependence measure.\nCONCLUSIONS: A simple rating of strength of urges on a normal smoking day appears to be a good predictor of at least short-term quit success in English smokers and as such may be a useful measure of cigarette addiction.","container-title":"Addiction (Abingdon, England)","DOI":"10.1111/j.1360-0443.2010.03226.x","ISSN":"1360-0443","issue":"3","journalAbbreviation":"Addiction","language":"eng","note":"PMID: 21134020","page":"631-638","source":"PubMed","title":"Strength of urges to smoke as a measure of severity of cigarette dependence: comparison with the Fagerström Test for Nicotine Dependence and its components","title-short":"Strength of urges to smoke as a measure of severity of cigarette dependence","volume":"106","author":[{"family":"Fidler","given":"Jennifer A."},{"family":"Shahab","given":"Lion"},{"family":"West","given":"Robert"}],"issued":{"date-parts":[["2011",3]]}}}],"schema":"https://github.com/citation-style-language/schema/raw/master/csl-citation.json"} </w:instrText>
      </w:r>
      <w:r w:rsidRPr="00F04A24">
        <w:rPr>
          <w:rFonts w:cs="Calibri"/>
        </w:rPr>
        <w:fldChar w:fldCharType="separate"/>
      </w:r>
      <w:r w:rsidR="00123F72" w:rsidRPr="00123F72">
        <w:rPr>
          <w:rFonts w:ascii="Calibri" w:hAnsi="Calibri" w:cs="Calibri"/>
          <w:szCs w:val="24"/>
          <w:vertAlign w:val="superscript"/>
        </w:rPr>
        <w:t>5</w:t>
      </w:r>
      <w:r w:rsidRPr="00F04A24">
        <w:rPr>
          <w:rFonts w:cs="Calibri"/>
        </w:rPr>
        <w:fldChar w:fldCharType="end"/>
      </w:r>
      <w:r w:rsidRPr="00F04A24">
        <w:rPr>
          <w:rFonts w:cs="Calibri"/>
        </w:rPr>
        <w:t xml:space="preserve"> Monthly </w:t>
      </w:r>
      <w:r w:rsidRPr="00F04A24">
        <w:rPr>
          <w:rFonts w:cs="Calibri"/>
          <w:b/>
          <w:i/>
        </w:rPr>
        <w:t>expenditure on tobacco control mass media campaigns</w:t>
      </w:r>
      <w:r w:rsidRPr="00F04A24">
        <w:rPr>
          <w:rFonts w:cs="Calibri"/>
        </w:rPr>
        <w:t xml:space="preserve"> (in £) was obtained from the Office for Health Improvement and Disparities and adjusted for inflation. While there were other potentially relevant population-level covariates, such as affordability of e-cigarettes or prevalence of e-cigarette use, we did not adjust for them in this study as they could plausibly hav</w:t>
      </w:r>
      <w:r w:rsidR="00123F72">
        <w:rPr>
          <w:rFonts w:cs="Calibri"/>
        </w:rPr>
        <w:t>e been affected by the pandemic.</w:t>
      </w:r>
      <w:r w:rsidRPr="00F04A24">
        <w:rPr>
          <w:rFonts w:cs="Calibri"/>
        </w:rPr>
        <w:fldChar w:fldCharType="begin"/>
      </w:r>
      <w:r w:rsidR="00123F72">
        <w:rPr>
          <w:rFonts w:cs="Calibri"/>
        </w:rPr>
        <w:instrText xml:space="preserve"> ADDIN ZOTERO_ITEM CSL_CITATION {"citationID":"Y9XG9Vv7","properties":{"formattedCitation":"\\super 6\\nosupersub{}","plainCitation":"6","noteIndex":0},"citationItems":[{"id":"i9cEirCX/he8TMnyQ","uris":["http://zotero.org/users/446899/items/EQDVAUYK"],"itemData":{"id":9518,"type":"article-journal","title":"How Conditioning on Posttreatment Variables Can Ruin Your Experiment and What to Do about It","container-title":"American Journal of Political Science","page":"760-775","volume":"62","issue":"3","source":"Wiley Online Library","abstract":"In principle, experiments offer a straightforward method for social scientists to accurately estimate causal effects. However, scholars often unwittingly distort treatment effect estimates by conditioning on variables that could be affected by their experimental manipulation. Typical examples include controlling for posttreatment variables in statistical models, eliminating observations based on posttreatment criteria, or subsetting the data based on posttreatment variables. Though these modeling choices are intended to address common problems encountered when conducting experiments, they can bias estimates of causal effects. Moreover, problems associated with conditioning on posttreatment variables remain largely unrecognized in the field, which we show frequently publishes experimental studies using these practices in our discipline's most prestigious journals. We demonstrate the severity of experimental posttreatment bias analytically and document the magnitude of the potential distortions it induces using visualizations and reanalyses of real-world data. We conclude by providing applied researchers with recommendations for best practice.","DOI":"10.1111/ajps.12357","ISSN":"1540-5907","language":"en","author":[{"family":"Montgomery","given":"Jacob M."},{"family":"Nyhan","given":"Brendan"},{"family":"Torres","given":"Michelle"}],"issued":{"date-parts":[["2018"]]}}}],"schema":"https://github.com/citation-style-language/schema/raw/master/csl-citation.json"} </w:instrText>
      </w:r>
      <w:r w:rsidRPr="00F04A24">
        <w:rPr>
          <w:rFonts w:cs="Calibri"/>
        </w:rPr>
        <w:fldChar w:fldCharType="separate"/>
      </w:r>
      <w:r w:rsidR="00123F72" w:rsidRPr="00123F72">
        <w:rPr>
          <w:rFonts w:ascii="Calibri" w:hAnsi="Calibri" w:cs="Calibri"/>
          <w:szCs w:val="24"/>
          <w:vertAlign w:val="superscript"/>
        </w:rPr>
        <w:t>6</w:t>
      </w:r>
      <w:r w:rsidRPr="00F04A24">
        <w:rPr>
          <w:rFonts w:cs="Calibri"/>
        </w:rPr>
        <w:fldChar w:fldCharType="end"/>
      </w:r>
    </w:p>
    <w:p w14:paraId="28E2257D" w14:textId="77777777" w:rsidR="00FA7479" w:rsidRDefault="00FA7479" w:rsidP="00FA7479">
      <w:pPr>
        <w:rPr>
          <w:rFonts w:cs="Calibri"/>
        </w:rPr>
      </w:pPr>
    </w:p>
    <w:p w14:paraId="19B43D7D" w14:textId="0FD960E3" w:rsidR="00FA7479" w:rsidRDefault="00FA7479" w:rsidP="00FA7479"/>
    <w:p w14:paraId="32A793C4" w14:textId="77777777" w:rsidR="00FA7479" w:rsidRDefault="00FA7479" w:rsidP="00FA7479"/>
    <w:p w14:paraId="61DC983F" w14:textId="77777777" w:rsidR="00FA7479" w:rsidRPr="00FA7479" w:rsidRDefault="00FA7479" w:rsidP="00FA7479"/>
    <w:p w14:paraId="5DD574CE" w14:textId="77777777" w:rsidR="00464506" w:rsidRDefault="00464506" w:rsidP="00FA7479"/>
    <w:p w14:paraId="5AE32EFB" w14:textId="77777777" w:rsidR="00FA7479" w:rsidRPr="00FA7479" w:rsidRDefault="00FA7479" w:rsidP="00FA7479">
      <w:pPr>
        <w:sectPr w:rsidR="00FA7479" w:rsidRPr="00FA7479" w:rsidSect="00847850">
          <w:pgSz w:w="12240" w:h="15840" w:code="1"/>
          <w:pgMar w:top="851" w:right="1440" w:bottom="1440" w:left="1440" w:header="720" w:footer="720" w:gutter="0"/>
          <w:cols w:space="720"/>
          <w:noEndnote/>
          <w:docGrid w:linePitch="299"/>
        </w:sectPr>
      </w:pPr>
    </w:p>
    <w:p w14:paraId="7796A442" w14:textId="4A494D90" w:rsidR="00556749" w:rsidRPr="00556749" w:rsidRDefault="00556749" w:rsidP="00556749">
      <w:pPr>
        <w:pStyle w:val="Heading3"/>
      </w:pPr>
      <w:r w:rsidRPr="00556749">
        <w:lastRenderedPageBreak/>
        <w:t xml:space="preserve">Part </w:t>
      </w:r>
      <w:r w:rsidR="00870EAE">
        <w:t>3</w:t>
      </w:r>
      <w:r w:rsidRPr="00556749">
        <w:t xml:space="preserve">: </w:t>
      </w:r>
      <w:r w:rsidR="00870EAE">
        <w:t>U</w:t>
      </w:r>
      <w:r w:rsidRPr="00556749">
        <w:t xml:space="preserve">nweighted </w:t>
      </w:r>
      <w:r w:rsidR="004D3246">
        <w:t>descriptive statistics</w:t>
      </w:r>
    </w:p>
    <w:p w14:paraId="2DCAA0CD" w14:textId="189EA12F" w:rsidR="0006753D" w:rsidRDefault="0006753D" w:rsidP="00847850">
      <w:pPr>
        <w:spacing w:after="0"/>
      </w:pPr>
    </w:p>
    <w:p w14:paraId="725E05B3" w14:textId="499A8366" w:rsidR="00556749" w:rsidRPr="00CB09BE" w:rsidRDefault="00556749" w:rsidP="00556749">
      <w:pPr>
        <w:spacing w:after="0" w:line="276" w:lineRule="auto"/>
      </w:pPr>
      <w:bookmarkStart w:id="1" w:name="_Hlk116554884"/>
      <w:r>
        <w:rPr>
          <w:b/>
        </w:rPr>
        <w:t>Supplementary Table 1</w:t>
      </w:r>
      <w:r>
        <w:t xml:space="preserve">. Unweighted </w:t>
      </w:r>
      <w:r w:rsidR="007664E9">
        <w:t>descriptive statistics</w:t>
      </w:r>
    </w:p>
    <w:tbl>
      <w:tblPr>
        <w:tblW w:w="9214" w:type="dxa"/>
        <w:tblLayout w:type="fixed"/>
        <w:tblLook w:val="0420" w:firstRow="1" w:lastRow="0" w:firstColumn="0" w:lastColumn="0" w:noHBand="0" w:noVBand="1"/>
      </w:tblPr>
      <w:tblGrid>
        <w:gridCol w:w="3544"/>
        <w:gridCol w:w="1201"/>
        <w:gridCol w:w="2255"/>
        <w:gridCol w:w="2214"/>
      </w:tblGrid>
      <w:tr w:rsidR="00556749" w14:paraId="57D022EF" w14:textId="77777777" w:rsidTr="00BC174D">
        <w:trPr>
          <w:cantSplit/>
          <w:tblHeader/>
        </w:trPr>
        <w:tc>
          <w:tcPr>
            <w:tcW w:w="3544"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C0D93BF" w14:textId="77777777" w:rsidR="00556749" w:rsidRDefault="00556749" w:rsidP="003E3394">
            <w:pPr>
              <w:spacing w:after="0" w:line="240" w:lineRule="auto"/>
            </w:pPr>
          </w:p>
        </w:tc>
        <w:tc>
          <w:tcPr>
            <w:tcW w:w="1201"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E9D9A2" w14:textId="77777777" w:rsidR="00556749" w:rsidRDefault="00556749" w:rsidP="003E3394">
            <w:pPr>
              <w:spacing w:after="0" w:line="240" w:lineRule="auto"/>
              <w:jc w:val="right"/>
            </w:pPr>
            <w:r>
              <w:t>Overall</w:t>
            </w:r>
          </w:p>
        </w:tc>
        <w:tc>
          <w:tcPr>
            <w:tcW w:w="225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94EEE1F" w14:textId="77777777" w:rsidR="00556749" w:rsidRDefault="00556749" w:rsidP="003E3394">
            <w:pPr>
              <w:spacing w:after="0" w:line="240" w:lineRule="auto"/>
              <w:jc w:val="right"/>
            </w:pPr>
            <w:r>
              <w:t xml:space="preserve">Before pandemic </w:t>
            </w:r>
          </w:p>
          <w:p w14:paraId="44120609" w14:textId="77777777" w:rsidR="00556749" w:rsidRDefault="00556749" w:rsidP="003E3394">
            <w:pPr>
              <w:spacing w:after="0" w:line="240" w:lineRule="auto"/>
              <w:jc w:val="right"/>
            </w:pPr>
            <w:r>
              <w:t>(June 2017-Feb 2020)</w:t>
            </w:r>
          </w:p>
        </w:tc>
        <w:tc>
          <w:tcPr>
            <w:tcW w:w="2214"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27E5AE5" w14:textId="77777777" w:rsidR="00556749" w:rsidRDefault="00556749" w:rsidP="003E3394">
            <w:pPr>
              <w:spacing w:after="0" w:line="240" w:lineRule="auto"/>
              <w:jc w:val="right"/>
            </w:pPr>
            <w:r>
              <w:t xml:space="preserve">During pandemic </w:t>
            </w:r>
          </w:p>
          <w:p w14:paraId="4471AB94" w14:textId="77777777" w:rsidR="00556749" w:rsidRDefault="00556749" w:rsidP="003E3394">
            <w:pPr>
              <w:spacing w:after="0" w:line="240" w:lineRule="auto"/>
              <w:jc w:val="right"/>
            </w:pPr>
            <w:r>
              <w:t>(April 2020-Aug 2022)</w:t>
            </w:r>
          </w:p>
        </w:tc>
      </w:tr>
      <w:tr w:rsidR="00556749" w14:paraId="3512FE5E" w14:textId="77777777" w:rsidTr="00BC174D">
        <w:trPr>
          <w:cantSplit/>
          <w:tblHeader/>
        </w:trPr>
        <w:tc>
          <w:tcPr>
            <w:tcW w:w="3544" w:type="dxa"/>
            <w:tcBorders>
              <w:top w:val="single" w:sz="8" w:space="0" w:color="000000"/>
            </w:tcBorders>
            <w:shd w:val="clear" w:color="auto" w:fill="FFFFFF"/>
            <w:tcMar>
              <w:top w:w="0" w:type="dxa"/>
              <w:left w:w="0" w:type="dxa"/>
              <w:bottom w:w="0" w:type="dxa"/>
              <w:right w:w="0" w:type="dxa"/>
            </w:tcMar>
            <w:vAlign w:val="center"/>
          </w:tcPr>
          <w:p w14:paraId="66D91751" w14:textId="77777777" w:rsidR="00556749" w:rsidRPr="00011B39" w:rsidRDefault="00556749" w:rsidP="003E3394">
            <w:pPr>
              <w:spacing w:after="0" w:line="240" w:lineRule="auto"/>
              <w:rPr>
                <w:i/>
              </w:rPr>
            </w:pPr>
            <w:r>
              <w:rPr>
                <w:i/>
              </w:rPr>
              <w:t>N</w:t>
            </w:r>
          </w:p>
        </w:tc>
        <w:tc>
          <w:tcPr>
            <w:tcW w:w="1201" w:type="dxa"/>
            <w:tcBorders>
              <w:top w:val="single" w:sz="8" w:space="0" w:color="000000"/>
            </w:tcBorders>
            <w:shd w:val="clear" w:color="auto" w:fill="FFFFFF"/>
            <w:tcMar>
              <w:top w:w="0" w:type="dxa"/>
              <w:left w:w="0" w:type="dxa"/>
              <w:bottom w:w="0" w:type="dxa"/>
              <w:right w:w="0" w:type="dxa"/>
            </w:tcMar>
            <w:vAlign w:val="bottom"/>
          </w:tcPr>
          <w:p w14:paraId="31607F3B" w14:textId="77777777" w:rsidR="00556749" w:rsidRPr="00A2690D" w:rsidRDefault="00556749" w:rsidP="00BC174D">
            <w:pPr>
              <w:spacing w:after="0" w:line="240" w:lineRule="auto"/>
              <w:jc w:val="right"/>
              <w:rPr>
                <w:i/>
              </w:rPr>
            </w:pPr>
            <w:r w:rsidRPr="00A2690D">
              <w:rPr>
                <w:i/>
              </w:rPr>
              <w:t>10</w:t>
            </w:r>
            <w:r>
              <w:rPr>
                <w:i/>
              </w:rPr>
              <w:t>1</w:t>
            </w:r>
            <w:r w:rsidRPr="00A2690D">
              <w:rPr>
                <w:i/>
              </w:rPr>
              <w:t xml:space="preserve"> </w:t>
            </w:r>
            <w:r>
              <w:rPr>
                <w:i/>
              </w:rPr>
              <w:t>960</w:t>
            </w:r>
          </w:p>
        </w:tc>
        <w:tc>
          <w:tcPr>
            <w:tcW w:w="2255" w:type="dxa"/>
            <w:tcBorders>
              <w:top w:val="single" w:sz="8" w:space="0" w:color="000000"/>
            </w:tcBorders>
            <w:shd w:val="clear" w:color="auto" w:fill="FFFFFF"/>
            <w:tcMar>
              <w:top w:w="0" w:type="dxa"/>
              <w:left w:w="0" w:type="dxa"/>
              <w:bottom w:w="0" w:type="dxa"/>
              <w:right w:w="0" w:type="dxa"/>
            </w:tcMar>
            <w:vAlign w:val="bottom"/>
          </w:tcPr>
          <w:p w14:paraId="5DFDB720" w14:textId="77777777" w:rsidR="00556749" w:rsidRPr="00A2690D" w:rsidRDefault="00556749" w:rsidP="00BC174D">
            <w:pPr>
              <w:spacing w:after="0" w:line="240" w:lineRule="auto"/>
              <w:jc w:val="right"/>
              <w:rPr>
                <w:i/>
              </w:rPr>
            </w:pPr>
            <w:r w:rsidRPr="00A2690D">
              <w:rPr>
                <w:i/>
              </w:rPr>
              <w:t xml:space="preserve">55 </w:t>
            </w:r>
            <w:r>
              <w:rPr>
                <w:i/>
              </w:rPr>
              <w:t>349</w:t>
            </w:r>
          </w:p>
        </w:tc>
        <w:tc>
          <w:tcPr>
            <w:tcW w:w="2214" w:type="dxa"/>
            <w:tcBorders>
              <w:top w:val="single" w:sz="8" w:space="0" w:color="000000"/>
            </w:tcBorders>
            <w:shd w:val="clear" w:color="auto" w:fill="FFFFFF"/>
            <w:tcMar>
              <w:top w:w="0" w:type="dxa"/>
              <w:left w:w="0" w:type="dxa"/>
              <w:bottom w:w="0" w:type="dxa"/>
              <w:right w:w="0" w:type="dxa"/>
            </w:tcMar>
            <w:vAlign w:val="bottom"/>
          </w:tcPr>
          <w:p w14:paraId="69672568" w14:textId="77777777" w:rsidR="00556749" w:rsidRPr="00A2690D" w:rsidRDefault="00556749" w:rsidP="00BC174D">
            <w:pPr>
              <w:spacing w:after="0" w:line="240" w:lineRule="auto"/>
              <w:jc w:val="right"/>
              <w:rPr>
                <w:i/>
              </w:rPr>
            </w:pPr>
            <w:r w:rsidRPr="00A2690D">
              <w:rPr>
                <w:i/>
              </w:rPr>
              <w:t xml:space="preserve">46 </w:t>
            </w:r>
            <w:r>
              <w:rPr>
                <w:i/>
              </w:rPr>
              <w:t>611</w:t>
            </w:r>
          </w:p>
        </w:tc>
      </w:tr>
      <w:tr w:rsidR="00556749" w14:paraId="4CE7CA61"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52517" w14:textId="77777777" w:rsidR="00556749" w:rsidRDefault="00556749" w:rsidP="003E3394">
            <w:pPr>
              <w:spacing w:after="0" w:line="240" w:lineRule="auto"/>
            </w:pPr>
            <w:r>
              <w:t>Age (years)</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59CD5EC" w14:textId="77777777" w:rsidR="00556749" w:rsidRDefault="00556749" w:rsidP="00BC174D">
            <w:pPr>
              <w:pBdr>
                <w:top w:val="none" w:sz="0" w:space="0" w:color="000000"/>
                <w:left w:val="none" w:sz="0" w:space="0" w:color="000000"/>
                <w:bottom w:val="none" w:sz="0" w:space="0" w:color="000000"/>
                <w:right w:val="none" w:sz="0" w:space="0" w:color="000000"/>
              </w:pBdr>
              <w:spacing w:after="0" w:line="240" w:lineRule="auto"/>
              <w:jc w:val="right"/>
            </w:pPr>
            <w:r w:rsidRPr="00B36239">
              <w:t>50.2 (19.3)</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CC78E3B" w14:textId="77777777" w:rsidR="00556749" w:rsidRDefault="00556749" w:rsidP="00BC174D">
            <w:pPr>
              <w:pBdr>
                <w:top w:val="none" w:sz="0" w:space="0" w:color="000000"/>
                <w:left w:val="none" w:sz="0" w:space="0" w:color="000000"/>
                <w:bottom w:val="none" w:sz="0" w:space="0" w:color="000000"/>
                <w:right w:val="none" w:sz="0" w:space="0" w:color="000000"/>
              </w:pBdr>
              <w:spacing w:after="0" w:line="240" w:lineRule="auto"/>
              <w:jc w:val="right"/>
            </w:pPr>
            <w:r w:rsidRPr="00B36239">
              <w:t>49.8 (19.7)</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EA862EB" w14:textId="77777777" w:rsidR="00556749" w:rsidRDefault="00556749" w:rsidP="00BC174D">
            <w:pPr>
              <w:pBdr>
                <w:top w:val="none" w:sz="0" w:space="0" w:color="000000"/>
                <w:left w:val="none" w:sz="0" w:space="0" w:color="000000"/>
                <w:bottom w:val="none" w:sz="0" w:space="0" w:color="000000"/>
                <w:right w:val="none" w:sz="0" w:space="0" w:color="000000"/>
              </w:pBdr>
              <w:spacing w:after="0" w:line="240" w:lineRule="auto"/>
              <w:jc w:val="right"/>
            </w:pPr>
            <w:r w:rsidRPr="00B36239">
              <w:t>50.7 (18.7)</w:t>
            </w:r>
          </w:p>
        </w:tc>
      </w:tr>
      <w:tr w:rsidR="00847850" w14:paraId="053A79EE"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64B322" w14:textId="4FE5CDD7" w:rsidR="00847850" w:rsidRDefault="00847850" w:rsidP="00847850">
            <w:pPr>
              <w:spacing w:after="0" w:line="240" w:lineRule="auto"/>
            </w:pPr>
            <w:r>
              <w:t xml:space="preserve">    18-24</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7B390E04" w14:textId="23230E7A" w:rsidR="00847850" w:rsidRPr="00B36239" w:rsidRDefault="00847850" w:rsidP="00BC174D">
            <w:pPr>
              <w:pBdr>
                <w:top w:val="none" w:sz="0" w:space="0" w:color="000000"/>
                <w:left w:val="none" w:sz="0" w:space="0" w:color="000000"/>
                <w:bottom w:val="none" w:sz="0" w:space="0" w:color="000000"/>
                <w:right w:val="none" w:sz="0" w:space="0" w:color="000000"/>
              </w:pBdr>
              <w:spacing w:after="0" w:line="240" w:lineRule="auto"/>
              <w:jc w:val="right"/>
            </w:pPr>
            <w:r w:rsidRPr="00847850">
              <w:t>12.2%</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6DBBA85" w14:textId="12EF2415" w:rsidR="00847850" w:rsidRPr="00B36239" w:rsidRDefault="00847850" w:rsidP="00BC174D">
            <w:pPr>
              <w:pBdr>
                <w:top w:val="none" w:sz="0" w:space="0" w:color="000000"/>
                <w:left w:val="none" w:sz="0" w:space="0" w:color="000000"/>
                <w:bottom w:val="none" w:sz="0" w:space="0" w:color="000000"/>
                <w:right w:val="none" w:sz="0" w:space="0" w:color="000000"/>
              </w:pBdr>
              <w:spacing w:after="0" w:line="240" w:lineRule="auto"/>
              <w:jc w:val="right"/>
            </w:pPr>
            <w:r w:rsidRPr="00847850">
              <w:t>13.5%</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68F5EF3" w14:textId="7B47F139" w:rsidR="00847850" w:rsidRPr="00B36239" w:rsidRDefault="00847850" w:rsidP="00BC174D">
            <w:pPr>
              <w:pBdr>
                <w:top w:val="none" w:sz="0" w:space="0" w:color="000000"/>
                <w:left w:val="none" w:sz="0" w:space="0" w:color="000000"/>
                <w:bottom w:val="none" w:sz="0" w:space="0" w:color="000000"/>
                <w:right w:val="none" w:sz="0" w:space="0" w:color="000000"/>
              </w:pBdr>
              <w:spacing w:after="0" w:line="240" w:lineRule="auto"/>
              <w:jc w:val="right"/>
            </w:pPr>
            <w:r w:rsidRPr="00847850">
              <w:t>10.6%</w:t>
            </w:r>
          </w:p>
        </w:tc>
      </w:tr>
      <w:tr w:rsidR="009050E6" w14:paraId="7347AB9D"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7D5651" w14:textId="3687BA0A" w:rsidR="009050E6" w:rsidRDefault="009050E6" w:rsidP="009050E6">
            <w:pPr>
              <w:spacing w:after="0" w:line="240" w:lineRule="auto"/>
            </w:pPr>
            <w:r>
              <w:t xml:space="preserve">    25-</w:t>
            </w:r>
            <w:r w:rsidR="00A960F2">
              <w:t>4</w:t>
            </w:r>
            <w:r>
              <w:t>4</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7653831" w14:textId="11EADBEC"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8.5%</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12996AE" w14:textId="08B2E1DA"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8.5%</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38653C0" w14:textId="159A0C6C"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8.5%</w:t>
            </w:r>
          </w:p>
        </w:tc>
      </w:tr>
      <w:tr w:rsidR="009050E6" w14:paraId="60159FD7"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9E452A" w14:textId="6A781878" w:rsidR="009050E6" w:rsidRDefault="009050E6" w:rsidP="009050E6">
            <w:pPr>
              <w:spacing w:after="0" w:line="240" w:lineRule="auto"/>
            </w:pPr>
            <w:r>
              <w:t xml:space="preserve">    45-65</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4D017AD" w14:textId="11FE0F5F"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847850">
              <w:t>33.7%</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7E292342" w14:textId="5AA06622"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847850">
              <w:t>32.0%</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B3A8BE6" w14:textId="567B1026"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847850">
              <w:t>35.7%</w:t>
            </w:r>
          </w:p>
        </w:tc>
      </w:tr>
      <w:tr w:rsidR="009050E6" w14:paraId="507559C8"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636124" w14:textId="6B8123BF" w:rsidR="009050E6" w:rsidRDefault="009050E6" w:rsidP="009050E6">
            <w:pPr>
              <w:spacing w:after="0" w:line="240" w:lineRule="auto"/>
            </w:pPr>
            <w:r>
              <w:t xml:space="preserve">    &gt;65</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D9299BD" w14:textId="483E3DD9"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5.6%</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C20C4A5" w14:textId="6527B57A"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5.9%</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7024D7BD" w14:textId="3AD18BA3" w:rsidR="009050E6" w:rsidRPr="00847850" w:rsidRDefault="00A960F2" w:rsidP="009050E6">
            <w:pPr>
              <w:pBdr>
                <w:top w:val="none" w:sz="0" w:space="0" w:color="000000"/>
                <w:left w:val="none" w:sz="0" w:space="0" w:color="000000"/>
                <w:bottom w:val="none" w:sz="0" w:space="0" w:color="000000"/>
                <w:right w:val="none" w:sz="0" w:space="0" w:color="000000"/>
              </w:pBdr>
              <w:spacing w:after="0" w:line="240" w:lineRule="auto"/>
              <w:jc w:val="right"/>
            </w:pPr>
            <w:r>
              <w:t>25.2%</w:t>
            </w:r>
          </w:p>
        </w:tc>
      </w:tr>
      <w:tr w:rsidR="009050E6" w14:paraId="0549663C"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53C429" w14:textId="77777777" w:rsidR="009050E6" w:rsidRDefault="009050E6" w:rsidP="009050E6">
            <w:pPr>
              <w:spacing w:after="0" w:line="240" w:lineRule="auto"/>
            </w:pPr>
            <w:r>
              <w:t>Gender</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999319B" w14:textId="77777777" w:rsidR="009050E6" w:rsidRDefault="009050E6" w:rsidP="009050E6">
            <w:pPr>
              <w:spacing w:after="0" w:line="240" w:lineRule="auto"/>
              <w:jc w:val="right"/>
            </w:pP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51109E9" w14:textId="77777777" w:rsidR="009050E6" w:rsidRDefault="009050E6" w:rsidP="009050E6">
            <w:pPr>
              <w:spacing w:after="0" w:line="240" w:lineRule="auto"/>
              <w:jc w:val="right"/>
            </w:pP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9B5FA1F" w14:textId="77777777" w:rsidR="009050E6" w:rsidRDefault="009050E6" w:rsidP="009050E6">
            <w:pPr>
              <w:spacing w:after="0" w:line="240" w:lineRule="auto"/>
              <w:jc w:val="right"/>
            </w:pPr>
          </w:p>
        </w:tc>
      </w:tr>
      <w:tr w:rsidR="009050E6" w14:paraId="02633F96"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3BFA5" w14:textId="77777777" w:rsidR="009050E6" w:rsidRDefault="009050E6" w:rsidP="009050E6">
            <w:pPr>
              <w:spacing w:after="0" w:line="240" w:lineRule="auto"/>
            </w:pPr>
            <w:r>
              <w:t xml:space="preserve">     Men</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B3C1175"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48.9%</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A767A5C"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49.9%</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E4118DA"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47.8%</w:t>
            </w:r>
          </w:p>
        </w:tc>
      </w:tr>
      <w:tr w:rsidR="009050E6" w14:paraId="1531F198"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8B0F8C" w14:textId="77777777" w:rsidR="009050E6" w:rsidRDefault="009050E6" w:rsidP="009050E6">
            <w:pPr>
              <w:spacing w:after="0" w:line="240" w:lineRule="auto"/>
            </w:pPr>
            <w:r>
              <w:t xml:space="preserve">     Women</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5E02E39"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50.8%</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45A32AD"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50.0%</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356D4E3"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51.6%</w:t>
            </w:r>
          </w:p>
        </w:tc>
      </w:tr>
      <w:tr w:rsidR="009050E6" w14:paraId="6F3D1020"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0E01A0" w14:textId="77777777" w:rsidR="009050E6" w:rsidRDefault="009050E6" w:rsidP="009050E6">
            <w:pPr>
              <w:spacing w:after="0" w:line="240" w:lineRule="auto"/>
            </w:pPr>
            <w:r>
              <w:t xml:space="preserve">     In another way</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C6133D1"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0.3%</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80D807E"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0.1%</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90711A8"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0.6%</w:t>
            </w:r>
          </w:p>
        </w:tc>
      </w:tr>
      <w:tr w:rsidR="009050E6" w14:paraId="6556DAC7"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C416DE" w14:textId="77777777" w:rsidR="009050E6" w:rsidRDefault="009050E6" w:rsidP="009050E6">
            <w:pPr>
              <w:spacing w:after="0" w:line="240" w:lineRule="auto"/>
            </w:pPr>
            <w:r>
              <w:t>Social grade C2DE</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FAE0E06"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7.1%</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35CF20C"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9.1%</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FBE5F33"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4.8%</w:t>
            </w:r>
          </w:p>
        </w:tc>
      </w:tr>
      <w:tr w:rsidR="009050E6" w14:paraId="2923064E"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85FAE1" w14:textId="77777777" w:rsidR="009050E6" w:rsidRDefault="009050E6" w:rsidP="009050E6">
            <w:pPr>
              <w:spacing w:after="0" w:line="240" w:lineRule="auto"/>
            </w:pPr>
            <w:r>
              <w:t>Region in England</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FF66CB8" w14:textId="77777777" w:rsidR="009050E6" w:rsidRDefault="009050E6" w:rsidP="009050E6">
            <w:pPr>
              <w:spacing w:after="0" w:line="240" w:lineRule="auto"/>
              <w:jc w:val="right"/>
            </w:pP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BB5A6A8" w14:textId="77777777" w:rsidR="009050E6" w:rsidRDefault="009050E6" w:rsidP="009050E6">
            <w:pPr>
              <w:spacing w:after="0" w:line="240" w:lineRule="auto"/>
              <w:jc w:val="right"/>
            </w:pP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2C776BD" w14:textId="77777777" w:rsidR="009050E6" w:rsidRDefault="009050E6" w:rsidP="009050E6">
            <w:pPr>
              <w:spacing w:after="0" w:line="240" w:lineRule="auto"/>
              <w:jc w:val="right"/>
            </w:pPr>
          </w:p>
        </w:tc>
      </w:tr>
      <w:tr w:rsidR="009050E6" w14:paraId="7B240AD1"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5A96A" w14:textId="77777777" w:rsidR="009050E6" w:rsidRDefault="009050E6" w:rsidP="009050E6">
            <w:pPr>
              <w:spacing w:after="0" w:line="240" w:lineRule="auto"/>
            </w:pPr>
            <w:r>
              <w:t xml:space="preserve">     London</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731217F"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5.8%</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72DEE4BE"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6.0%</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BFA4488"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5.6%</w:t>
            </w:r>
          </w:p>
        </w:tc>
      </w:tr>
      <w:tr w:rsidR="009050E6" w14:paraId="7A120B78"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BFE60B" w14:textId="77777777" w:rsidR="009050E6" w:rsidRDefault="009050E6" w:rsidP="009050E6">
            <w:pPr>
              <w:spacing w:after="0" w:line="240" w:lineRule="auto"/>
            </w:pPr>
            <w:r>
              <w:t xml:space="preserve">     South</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CE9000C"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5.1%</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1B3B436"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3.7%</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6154C05"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6.6%</w:t>
            </w:r>
          </w:p>
        </w:tc>
      </w:tr>
      <w:tr w:rsidR="009050E6" w14:paraId="2A3BED28"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4EE884" w14:textId="77777777" w:rsidR="009050E6" w:rsidRDefault="009050E6" w:rsidP="009050E6">
            <w:pPr>
              <w:spacing w:after="0" w:line="240" w:lineRule="auto"/>
            </w:pPr>
            <w:r>
              <w:t xml:space="preserve">     Central</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B3AD569"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0.5%</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B1A0598"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0.9%</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0557A26"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30.0%</w:t>
            </w:r>
          </w:p>
        </w:tc>
      </w:tr>
      <w:tr w:rsidR="009050E6" w14:paraId="03664C44"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05D9D7" w14:textId="77777777" w:rsidR="009050E6" w:rsidRDefault="009050E6" w:rsidP="009050E6">
            <w:pPr>
              <w:spacing w:after="0" w:line="240" w:lineRule="auto"/>
            </w:pPr>
            <w:r>
              <w:t xml:space="preserve">     North</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738303CA"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8.6%</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43551CD"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9.3%</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C8FCADE" w14:textId="77777777"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27.8%</w:t>
            </w:r>
          </w:p>
        </w:tc>
      </w:tr>
      <w:tr w:rsidR="009050E6" w14:paraId="74880CDA"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F4542B" w14:textId="2AAF15DB" w:rsidR="009050E6" w:rsidRDefault="009050E6" w:rsidP="009050E6">
            <w:pPr>
              <w:spacing w:after="0" w:line="240" w:lineRule="auto"/>
            </w:pPr>
            <w:r>
              <w:t>Current smoker</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B4E04BC" w14:textId="60E2ABF0"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6.0%</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B1877BD" w14:textId="72EAF395"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6.5%</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4B66686" w14:textId="3A8F981C"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5.4%</w:t>
            </w:r>
          </w:p>
        </w:tc>
      </w:tr>
      <w:tr w:rsidR="009050E6" w14:paraId="0728C231"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FADC1E" w14:textId="75CE0881" w:rsidR="009050E6" w:rsidRDefault="009050E6" w:rsidP="009050E6">
            <w:pPr>
              <w:spacing w:after="0" w:line="240" w:lineRule="auto"/>
            </w:pPr>
            <w:r>
              <w:t>Past-year smoker</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FDB5D8A" w14:textId="31CB431D"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7.6%</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DA04DAC" w14:textId="5DDA7A50"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7.6%</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9D0B7D1" w14:textId="2193338B"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7.6%</w:t>
            </w:r>
          </w:p>
        </w:tc>
      </w:tr>
      <w:tr w:rsidR="009050E6" w14:paraId="32277FB7" w14:textId="77777777" w:rsidTr="00FB4ED8">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271419" w14:textId="18DDAF52" w:rsidR="009050E6" w:rsidRPr="00477E73" w:rsidRDefault="009050E6" w:rsidP="009050E6">
            <w:pPr>
              <w:spacing w:after="0" w:line="240" w:lineRule="auto"/>
            </w:pPr>
            <w:r>
              <w:t>Uptake of smoking</w:t>
            </w:r>
            <w:r>
              <w:rPr>
                <w:vertAlign w:val="superscript"/>
              </w:rPr>
              <w:t>1c</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A3AEFF4" w14:textId="77777777" w:rsidR="009050E6" w:rsidRPr="00077206" w:rsidRDefault="009050E6" w:rsidP="009050E6">
            <w:pPr>
              <w:spacing w:after="0" w:line="240" w:lineRule="auto"/>
              <w:jc w:val="right"/>
            </w:pPr>
            <w:r w:rsidRPr="00077206">
              <w:t>22.0%</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2143A8F" w14:textId="77777777" w:rsidR="009050E6" w:rsidRPr="00077206" w:rsidRDefault="009050E6" w:rsidP="009050E6">
            <w:pPr>
              <w:spacing w:after="0" w:line="240" w:lineRule="auto"/>
              <w:jc w:val="right"/>
            </w:pPr>
            <w:r w:rsidRPr="00077206">
              <w:t>21.2%</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D174E66" w14:textId="77777777" w:rsidR="009050E6" w:rsidRPr="00077206" w:rsidRDefault="009050E6" w:rsidP="009050E6">
            <w:pPr>
              <w:spacing w:after="0" w:line="240" w:lineRule="auto"/>
              <w:jc w:val="right"/>
            </w:pPr>
            <w:r w:rsidRPr="00077206">
              <w:t>23.3%</w:t>
            </w:r>
          </w:p>
        </w:tc>
      </w:tr>
      <w:tr w:rsidR="009050E6" w14:paraId="18857C46" w14:textId="77777777" w:rsidTr="00FB4ED8">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0DBA7A" w14:textId="6DD16625" w:rsidR="009050E6" w:rsidRPr="00477E73" w:rsidRDefault="009050E6" w:rsidP="009050E6">
            <w:pPr>
              <w:spacing w:after="0" w:line="240" w:lineRule="auto"/>
            </w:pPr>
            <w:r>
              <w:t>Late relapse</w:t>
            </w:r>
            <w:r>
              <w:rPr>
                <w:vertAlign w:val="superscript"/>
              </w:rPr>
              <w:t>2c</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9B7BB80" w14:textId="77777777" w:rsidR="009050E6" w:rsidRPr="00077206" w:rsidRDefault="009050E6" w:rsidP="009050E6">
            <w:pPr>
              <w:spacing w:after="0" w:line="240" w:lineRule="auto"/>
              <w:jc w:val="right"/>
            </w:pPr>
            <w:r w:rsidRPr="00077206">
              <w:t>15.0%</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8A10DE4" w14:textId="77777777" w:rsidR="009050E6" w:rsidRPr="00077206" w:rsidRDefault="009050E6" w:rsidP="009050E6">
            <w:pPr>
              <w:spacing w:after="0" w:line="240" w:lineRule="auto"/>
              <w:jc w:val="right"/>
            </w:pPr>
            <w:r w:rsidRPr="00077206">
              <w:t>16.9%</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59ECF59" w14:textId="77777777" w:rsidR="009050E6" w:rsidRPr="00077206" w:rsidRDefault="009050E6" w:rsidP="009050E6">
            <w:pPr>
              <w:spacing w:after="0" w:line="240" w:lineRule="auto"/>
              <w:jc w:val="right"/>
            </w:pPr>
            <w:r w:rsidRPr="00077206">
              <w:t>13.1%</w:t>
            </w:r>
          </w:p>
        </w:tc>
      </w:tr>
      <w:tr w:rsidR="009050E6" w14:paraId="780F4FD2"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ACF8CD" w14:textId="18EB525A" w:rsidR="009050E6" w:rsidRPr="00BF3A11" w:rsidRDefault="009050E6" w:rsidP="009050E6">
            <w:pPr>
              <w:spacing w:after="0" w:line="240" w:lineRule="auto"/>
              <w:rPr>
                <w:vertAlign w:val="superscript"/>
              </w:rPr>
            </w:pPr>
            <w:r>
              <w:t>Cigarette dependence</w:t>
            </w:r>
            <w:r>
              <w:rPr>
                <w:vertAlign w:val="superscript"/>
              </w:rPr>
              <w:t>3a</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8D17B42" w14:textId="0E1C344F"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7</w:t>
            </w:r>
            <w:r>
              <w:t>0</w:t>
            </w:r>
            <w:r w:rsidRPr="00B36239">
              <w:t xml:space="preserve"> (1.</w:t>
            </w:r>
            <w:r>
              <w:t>19</w:t>
            </w:r>
            <w:r w:rsidRPr="00B36239">
              <w:t>)</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77261F4" w14:textId="4E28B26B"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w:t>
            </w:r>
            <w:r>
              <w:t>76</w:t>
            </w:r>
            <w:r w:rsidRPr="00B36239">
              <w:t xml:space="preserve"> (1.1</w:t>
            </w:r>
            <w:r>
              <w:t>4</w:t>
            </w:r>
            <w:r w:rsidRPr="00B36239">
              <w:t>)</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A249259" w14:textId="3A8D4FB1" w:rsidR="009050E6"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B36239">
              <w:t>1.6</w:t>
            </w:r>
            <w:r>
              <w:t>2</w:t>
            </w:r>
            <w:r w:rsidRPr="00B36239">
              <w:t xml:space="preserve"> (1.</w:t>
            </w:r>
            <w:r>
              <w:t>26</w:t>
            </w:r>
            <w:r w:rsidRPr="00B36239">
              <w:t>)</w:t>
            </w:r>
          </w:p>
        </w:tc>
      </w:tr>
      <w:tr w:rsidR="009050E6" w14:paraId="36A23196"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A02204" w14:textId="536E3FDA" w:rsidR="009050E6" w:rsidRDefault="009050E6" w:rsidP="009050E6">
            <w:pPr>
              <w:spacing w:after="0" w:line="240" w:lineRule="auto"/>
            </w:pPr>
            <w:r>
              <w:t>Quit in past year</w:t>
            </w:r>
            <w:r>
              <w:rPr>
                <w:vertAlign w:val="superscript"/>
              </w:rPr>
              <w:t>3</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F45C5BA" w14:textId="61BC9764"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9.2%</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2BF34FB" w14:textId="1B08B8D0"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6.1%</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C6054CE" w14:textId="38A6C31A" w:rsidR="009050E6" w:rsidRPr="00B36239" w:rsidRDefault="009050E6" w:rsidP="009050E6">
            <w:pPr>
              <w:pBdr>
                <w:top w:val="none" w:sz="0" w:space="0" w:color="000000"/>
                <w:left w:val="none" w:sz="0" w:space="0" w:color="000000"/>
                <w:bottom w:val="none" w:sz="0" w:space="0" w:color="000000"/>
                <w:right w:val="none" w:sz="0" w:space="0" w:color="000000"/>
              </w:pBdr>
              <w:spacing w:after="0" w:line="240" w:lineRule="auto"/>
              <w:jc w:val="right"/>
            </w:pPr>
            <w:r w:rsidRPr="00295C61">
              <w:t>12.8%</w:t>
            </w:r>
          </w:p>
        </w:tc>
      </w:tr>
      <w:tr w:rsidR="009050E6" w14:paraId="151961CC"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63647" w14:textId="22C9DA0E" w:rsidR="009050E6" w:rsidRPr="00D11C61" w:rsidRDefault="009050E6" w:rsidP="009050E6">
            <w:pPr>
              <w:spacing w:after="0" w:line="240" w:lineRule="auto"/>
            </w:pPr>
            <w:r>
              <w:t>Tried to quit in past year</w:t>
            </w:r>
            <w:r>
              <w:rPr>
                <w:vertAlign w:val="superscript"/>
              </w:rPr>
              <w:t>3</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80D3FE6" w14:textId="7097977B" w:rsidR="009050E6" w:rsidRDefault="009050E6" w:rsidP="009050E6">
            <w:pPr>
              <w:spacing w:after="0" w:line="240" w:lineRule="auto"/>
              <w:jc w:val="right"/>
            </w:pPr>
            <w:r w:rsidRPr="00295C61">
              <w:t>33.4%</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F592901" w14:textId="029B3E20" w:rsidR="009050E6" w:rsidRDefault="009050E6" w:rsidP="009050E6">
            <w:pPr>
              <w:spacing w:after="0" w:line="240" w:lineRule="auto"/>
              <w:jc w:val="right"/>
            </w:pPr>
            <w:r w:rsidRPr="00295C61">
              <w:t>30.6%</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A86EC06" w14:textId="18AB0F98" w:rsidR="009050E6" w:rsidRDefault="009050E6" w:rsidP="009050E6">
            <w:pPr>
              <w:spacing w:after="0" w:line="240" w:lineRule="auto"/>
              <w:jc w:val="right"/>
            </w:pPr>
            <w:r w:rsidRPr="00295C61">
              <w:t>36.8%</w:t>
            </w:r>
          </w:p>
        </w:tc>
      </w:tr>
      <w:tr w:rsidR="009050E6" w14:paraId="576BE09F"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59EC7" w14:textId="5A59565F" w:rsidR="009050E6" w:rsidRPr="00D11C61" w:rsidRDefault="009050E6" w:rsidP="009050E6">
            <w:pPr>
              <w:spacing w:after="0" w:line="240" w:lineRule="auto"/>
              <w:rPr>
                <w:vertAlign w:val="superscript"/>
              </w:rPr>
            </w:pPr>
            <w:r>
              <w:t>Number of past-year quit attempts</w:t>
            </w:r>
            <w:r>
              <w:rPr>
                <w:vertAlign w:val="superscript"/>
              </w:rPr>
              <w:t>4b</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DA91BE0" w14:textId="6263B632" w:rsidR="009050E6" w:rsidRDefault="009050E6" w:rsidP="009050E6">
            <w:pPr>
              <w:spacing w:after="0" w:line="240" w:lineRule="auto"/>
              <w:jc w:val="right"/>
            </w:pPr>
            <w:r>
              <w:t>1.43 (1.79)</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B9F2337" w14:textId="60703433" w:rsidR="009050E6" w:rsidRDefault="009050E6" w:rsidP="009050E6">
            <w:pPr>
              <w:spacing w:after="0" w:line="240" w:lineRule="auto"/>
              <w:jc w:val="right"/>
            </w:pPr>
            <w:r>
              <w:t>1.40 (1.77)</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316A95B" w14:textId="511228CD" w:rsidR="009050E6" w:rsidRDefault="009050E6" w:rsidP="009050E6">
            <w:pPr>
              <w:spacing w:after="0" w:line="240" w:lineRule="auto"/>
              <w:jc w:val="right"/>
            </w:pPr>
            <w:r>
              <w:t>1.45 (1.79)</w:t>
            </w:r>
          </w:p>
        </w:tc>
      </w:tr>
      <w:tr w:rsidR="009050E6" w14:paraId="2ACD34F1" w14:textId="77777777" w:rsidTr="00FB4ED8">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70EB4A" w14:textId="4EC8C2CF" w:rsidR="009050E6" w:rsidRPr="00477E73" w:rsidRDefault="001D625B" w:rsidP="009050E6">
            <w:pPr>
              <w:spacing w:after="0" w:line="240" w:lineRule="auto"/>
              <w:rPr>
                <w:vertAlign w:val="superscript"/>
              </w:rPr>
            </w:pPr>
            <w:r>
              <w:t>Medium</w:t>
            </w:r>
            <w:r w:rsidR="009050E6">
              <w:t>-term abstinence</w:t>
            </w:r>
            <w:r w:rsidR="009050E6">
              <w:rPr>
                <w:vertAlign w:val="superscript"/>
              </w:rPr>
              <w:t>5</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1FF2D41" w14:textId="77777777" w:rsidR="009050E6" w:rsidRPr="00077206" w:rsidRDefault="009050E6" w:rsidP="009050E6">
            <w:pPr>
              <w:spacing w:after="0" w:line="240" w:lineRule="auto"/>
              <w:jc w:val="right"/>
            </w:pPr>
            <w:r w:rsidRPr="00077206">
              <w:t>17.2%</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577F95F" w14:textId="77777777" w:rsidR="009050E6" w:rsidRPr="00077206" w:rsidRDefault="009050E6" w:rsidP="009050E6">
            <w:pPr>
              <w:spacing w:after="0" w:line="240" w:lineRule="auto"/>
              <w:jc w:val="right"/>
            </w:pPr>
            <w:r w:rsidRPr="00077206">
              <w:t>11.9%</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6A6746C" w14:textId="77777777" w:rsidR="009050E6" w:rsidRPr="00077206" w:rsidRDefault="009050E6" w:rsidP="009050E6">
            <w:pPr>
              <w:spacing w:after="0" w:line="240" w:lineRule="auto"/>
              <w:jc w:val="right"/>
            </w:pPr>
            <w:r w:rsidRPr="00077206">
              <w:t>22.2%</w:t>
            </w:r>
          </w:p>
        </w:tc>
      </w:tr>
      <w:tr w:rsidR="009050E6" w14:paraId="7959AF29"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FF48E6" w14:textId="0B448AED" w:rsidR="009050E6" w:rsidRPr="00D11C61" w:rsidRDefault="009050E6" w:rsidP="009050E6">
            <w:pPr>
              <w:spacing w:after="0" w:line="240" w:lineRule="auto"/>
              <w:rPr>
                <w:vertAlign w:val="superscript"/>
              </w:rPr>
            </w:pPr>
            <w:r>
              <w:t>Use of cessation support</w:t>
            </w:r>
            <w:r>
              <w:rPr>
                <w:vertAlign w:val="superscript"/>
              </w:rPr>
              <w:t>4</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E9C83F6" w14:textId="77777777" w:rsidR="009050E6" w:rsidRPr="00077206" w:rsidRDefault="009050E6" w:rsidP="009050E6">
            <w:pPr>
              <w:spacing w:after="0" w:line="240" w:lineRule="auto"/>
              <w:jc w:val="right"/>
            </w:pP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57F3721" w14:textId="77777777" w:rsidR="009050E6" w:rsidRPr="00077206" w:rsidRDefault="009050E6" w:rsidP="009050E6">
            <w:pPr>
              <w:spacing w:after="0" w:line="240" w:lineRule="auto"/>
              <w:jc w:val="right"/>
            </w:pP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C72C0C3" w14:textId="77777777" w:rsidR="009050E6" w:rsidRPr="00077206" w:rsidRDefault="009050E6" w:rsidP="009050E6">
            <w:pPr>
              <w:spacing w:after="0" w:line="240" w:lineRule="auto"/>
              <w:jc w:val="right"/>
            </w:pPr>
          </w:p>
        </w:tc>
      </w:tr>
      <w:tr w:rsidR="009050E6" w14:paraId="0B1D4BF8"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916D0" w14:textId="0C74FECA" w:rsidR="009050E6" w:rsidRDefault="009050E6" w:rsidP="009050E6">
            <w:pPr>
              <w:spacing w:after="0" w:line="240" w:lineRule="auto"/>
            </w:pPr>
            <w:r>
              <w:t xml:space="preserve">     Prescription medication</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60CD17DB" w14:textId="444D4775" w:rsidR="009050E6" w:rsidRPr="00077206" w:rsidRDefault="009050E6" w:rsidP="009050E6">
            <w:pPr>
              <w:spacing w:after="0" w:line="240" w:lineRule="auto"/>
              <w:jc w:val="right"/>
            </w:pPr>
            <w:r w:rsidRPr="00077206">
              <w:t>7.2%</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71914C9" w14:textId="63BB2AF2" w:rsidR="009050E6" w:rsidRPr="00077206" w:rsidRDefault="009050E6" w:rsidP="009050E6">
            <w:pPr>
              <w:spacing w:after="0" w:line="240" w:lineRule="auto"/>
              <w:jc w:val="right"/>
            </w:pPr>
            <w:r w:rsidRPr="00077206">
              <w:t>7.0%</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583F2FE5" w14:textId="1E6B5EC8" w:rsidR="009050E6" w:rsidRPr="00077206" w:rsidRDefault="009050E6" w:rsidP="009050E6">
            <w:pPr>
              <w:spacing w:after="0" w:line="240" w:lineRule="auto"/>
              <w:jc w:val="right"/>
            </w:pPr>
            <w:r w:rsidRPr="00077206">
              <w:t>7.5%</w:t>
            </w:r>
          </w:p>
        </w:tc>
      </w:tr>
      <w:tr w:rsidR="009050E6" w14:paraId="3A457452"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8B8B39" w14:textId="02205028" w:rsidR="009050E6" w:rsidRDefault="009050E6" w:rsidP="009050E6">
            <w:pPr>
              <w:spacing w:after="0" w:line="240" w:lineRule="auto"/>
            </w:pPr>
            <w:r>
              <w:t xml:space="preserve">     Behavioural support</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96903B1" w14:textId="181FE278" w:rsidR="009050E6" w:rsidRPr="00077206" w:rsidRDefault="009050E6" w:rsidP="009050E6">
            <w:pPr>
              <w:spacing w:after="0" w:line="240" w:lineRule="auto"/>
              <w:jc w:val="right"/>
            </w:pPr>
            <w:r w:rsidRPr="00077206">
              <w:t>7.4%</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3CBF6C0D" w14:textId="1A3FD7D5" w:rsidR="009050E6" w:rsidRPr="00077206" w:rsidRDefault="009050E6" w:rsidP="009050E6">
            <w:pPr>
              <w:spacing w:after="0" w:line="240" w:lineRule="auto"/>
              <w:jc w:val="right"/>
            </w:pPr>
            <w:r w:rsidRPr="00077206">
              <w:t>6.4%</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6A104E5" w14:textId="1E47CFBC" w:rsidR="009050E6" w:rsidRPr="00077206" w:rsidRDefault="009050E6" w:rsidP="009050E6">
            <w:pPr>
              <w:spacing w:after="0" w:line="240" w:lineRule="auto"/>
              <w:jc w:val="right"/>
            </w:pPr>
            <w:r w:rsidRPr="00077206">
              <w:t>8.3%</w:t>
            </w:r>
          </w:p>
        </w:tc>
      </w:tr>
      <w:tr w:rsidR="009050E6" w14:paraId="64EE0375"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4EA43" w14:textId="0CB65740" w:rsidR="009050E6" w:rsidRDefault="009050E6" w:rsidP="009050E6">
            <w:pPr>
              <w:spacing w:after="0" w:line="240" w:lineRule="auto"/>
            </w:pPr>
            <w:r>
              <w:t xml:space="preserve">     E-cigarettes</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4B1BB447" w14:textId="43F93278" w:rsidR="009050E6" w:rsidRPr="00077206" w:rsidRDefault="009050E6" w:rsidP="009050E6">
            <w:pPr>
              <w:spacing w:after="0" w:line="240" w:lineRule="auto"/>
              <w:jc w:val="right"/>
            </w:pPr>
            <w:r w:rsidRPr="00077206">
              <w:t>30.6%</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0DFDA85" w14:textId="4A11F0E5" w:rsidR="009050E6" w:rsidRPr="00077206" w:rsidRDefault="009050E6" w:rsidP="009050E6">
            <w:pPr>
              <w:spacing w:after="0" w:line="240" w:lineRule="auto"/>
              <w:jc w:val="right"/>
            </w:pPr>
            <w:r w:rsidRPr="00077206">
              <w:t>32.2%</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26CEC1D0" w14:textId="2D537016" w:rsidR="009050E6" w:rsidRPr="00077206" w:rsidRDefault="009050E6" w:rsidP="009050E6">
            <w:pPr>
              <w:spacing w:after="0" w:line="240" w:lineRule="auto"/>
              <w:jc w:val="right"/>
            </w:pPr>
            <w:r w:rsidRPr="00077206">
              <w:t>29.1%</w:t>
            </w:r>
          </w:p>
        </w:tc>
      </w:tr>
      <w:tr w:rsidR="009050E6" w14:paraId="1D70CE55" w14:textId="77777777" w:rsidTr="00BC174D">
        <w:trPr>
          <w:cantSplit/>
        </w:trPr>
        <w:tc>
          <w:tcPr>
            <w:tcW w:w="354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98AC2" w14:textId="4F862BE3" w:rsidR="009050E6" w:rsidRPr="00043697" w:rsidRDefault="009050E6" w:rsidP="009050E6">
            <w:pPr>
              <w:spacing w:after="0" w:line="240" w:lineRule="auto"/>
              <w:rPr>
                <w:vertAlign w:val="superscript"/>
              </w:rPr>
            </w:pPr>
            <w:r>
              <w:t>Monthly inflation-adjusted national tobacco control expenditure (£)</w:t>
            </w:r>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3DCD812" w14:textId="77777777" w:rsidR="009050E6" w:rsidRPr="00077206" w:rsidRDefault="009050E6" w:rsidP="009050E6">
            <w:pPr>
              <w:spacing w:after="0" w:line="240" w:lineRule="auto"/>
              <w:jc w:val="right"/>
            </w:pPr>
            <w:r w:rsidRPr="00077206">
              <w:t xml:space="preserve">137 000 </w:t>
            </w:r>
          </w:p>
          <w:p w14:paraId="1A59E8BB" w14:textId="77777777" w:rsidR="009050E6" w:rsidRPr="00077206" w:rsidRDefault="009050E6" w:rsidP="009050E6">
            <w:pPr>
              <w:spacing w:after="0" w:line="240" w:lineRule="auto"/>
              <w:jc w:val="right"/>
            </w:pPr>
            <w:r w:rsidRPr="00077206">
              <w:t>(247 000)</w:t>
            </w:r>
          </w:p>
        </w:tc>
        <w:tc>
          <w:tcPr>
            <w:tcW w:w="22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06421EA3" w14:textId="77777777" w:rsidR="009050E6" w:rsidRPr="00077206" w:rsidRDefault="009050E6" w:rsidP="009050E6">
            <w:pPr>
              <w:spacing w:after="0" w:line="240" w:lineRule="auto"/>
              <w:jc w:val="right"/>
            </w:pPr>
            <w:r w:rsidRPr="00077206">
              <w:t>142 000</w:t>
            </w:r>
          </w:p>
          <w:p w14:paraId="319DF861" w14:textId="77777777" w:rsidR="009050E6" w:rsidRPr="00077206" w:rsidRDefault="009050E6" w:rsidP="009050E6">
            <w:pPr>
              <w:spacing w:after="0" w:line="240" w:lineRule="auto"/>
              <w:jc w:val="right"/>
            </w:pPr>
            <w:r w:rsidRPr="00077206">
              <w:t>(237 000)</w:t>
            </w:r>
          </w:p>
        </w:tc>
        <w:tc>
          <w:tcPr>
            <w:tcW w:w="221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bottom"/>
          </w:tcPr>
          <w:p w14:paraId="144E7EAD" w14:textId="77777777" w:rsidR="009050E6" w:rsidRPr="00077206" w:rsidRDefault="009050E6" w:rsidP="009050E6">
            <w:pPr>
              <w:spacing w:after="0" w:line="240" w:lineRule="auto"/>
              <w:jc w:val="right"/>
            </w:pPr>
            <w:r w:rsidRPr="00077206">
              <w:t>131 000</w:t>
            </w:r>
          </w:p>
          <w:p w14:paraId="225E79BB" w14:textId="77777777" w:rsidR="009050E6" w:rsidRPr="00077206" w:rsidRDefault="009050E6" w:rsidP="009050E6">
            <w:pPr>
              <w:spacing w:after="0" w:line="240" w:lineRule="auto"/>
              <w:jc w:val="right"/>
            </w:pPr>
            <w:r w:rsidRPr="00077206">
              <w:t>(261 000)</w:t>
            </w:r>
          </w:p>
        </w:tc>
      </w:tr>
      <w:tr w:rsidR="009050E6" w14:paraId="0D4BDE5C" w14:textId="77777777" w:rsidTr="00BC174D">
        <w:trPr>
          <w:cantSplit/>
        </w:trPr>
        <w:tc>
          <w:tcPr>
            <w:tcW w:w="9214"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BA84CBA" w14:textId="77777777" w:rsidR="009050E6" w:rsidRDefault="009050E6" w:rsidP="009050E6">
            <w:pPr>
              <w:spacing w:after="0" w:line="240" w:lineRule="auto"/>
            </w:pPr>
            <w:r>
              <w:t>Data are shown as percentages or mean (SD), unless otherwise specified.</w:t>
            </w:r>
          </w:p>
          <w:p w14:paraId="1ACAD97D" w14:textId="444FB019" w:rsidR="009050E6" w:rsidRPr="00477E73" w:rsidRDefault="009050E6" w:rsidP="009050E6">
            <w:pPr>
              <w:spacing w:after="0" w:line="240" w:lineRule="auto"/>
            </w:pPr>
            <w:r>
              <w:rPr>
                <w:vertAlign w:val="superscript"/>
              </w:rPr>
              <w:t>1</w:t>
            </w:r>
            <w:r>
              <w:t xml:space="preserve"> Among 18-24 year olds (</w:t>
            </w:r>
            <w:r>
              <w:rPr>
                <w:i/>
                <w:iCs/>
              </w:rPr>
              <w:t>n = 12,455</w:t>
            </w:r>
            <w:r>
              <w:t xml:space="preserve">).  </w:t>
            </w:r>
            <w:r>
              <w:rPr>
                <w:vertAlign w:val="superscript"/>
              </w:rPr>
              <w:t>2</w:t>
            </w:r>
            <w:r>
              <w:t xml:space="preserve"> Among 45-65 year olds (</w:t>
            </w:r>
            <w:r>
              <w:rPr>
                <w:i/>
                <w:iCs/>
              </w:rPr>
              <w:t>n = 34,332</w:t>
            </w:r>
            <w:r>
              <w:t xml:space="preserve">).  </w:t>
            </w:r>
            <w:r>
              <w:rPr>
                <w:vertAlign w:val="superscript"/>
              </w:rPr>
              <w:t>3</w:t>
            </w:r>
            <w:r>
              <w:t xml:space="preserve"> Among past-year smokers (</w:t>
            </w:r>
            <w:r>
              <w:rPr>
                <w:i/>
                <w:iCs/>
              </w:rPr>
              <w:t xml:space="preserve">n </w:t>
            </w:r>
            <w:r w:rsidRPr="0004374C">
              <w:rPr>
                <w:i/>
                <w:iCs/>
              </w:rPr>
              <w:t>=</w:t>
            </w:r>
            <w:r>
              <w:rPr>
                <w:i/>
                <w:iCs/>
              </w:rPr>
              <w:t xml:space="preserve"> </w:t>
            </w:r>
            <w:r w:rsidRPr="0004374C">
              <w:rPr>
                <w:i/>
                <w:iCs/>
              </w:rPr>
              <w:t>17,964</w:t>
            </w:r>
            <w:r>
              <w:t xml:space="preserve">).  </w:t>
            </w:r>
            <w:r>
              <w:rPr>
                <w:vertAlign w:val="superscript"/>
              </w:rPr>
              <w:t>4</w:t>
            </w:r>
            <w:r>
              <w:t xml:space="preserve"> Among past-year smokers who tried to quit in the past year (</w:t>
            </w:r>
            <w:r w:rsidRPr="0004374C">
              <w:rPr>
                <w:i/>
                <w:iCs/>
              </w:rPr>
              <w:t>n</w:t>
            </w:r>
            <w:r>
              <w:rPr>
                <w:i/>
                <w:iCs/>
              </w:rPr>
              <w:t xml:space="preserve"> </w:t>
            </w:r>
            <w:r w:rsidRPr="0004374C">
              <w:rPr>
                <w:i/>
                <w:iCs/>
              </w:rPr>
              <w:t>=</w:t>
            </w:r>
            <w:r>
              <w:rPr>
                <w:i/>
                <w:iCs/>
              </w:rPr>
              <w:t xml:space="preserve"> </w:t>
            </w:r>
            <w:r w:rsidRPr="0004374C">
              <w:rPr>
                <w:i/>
                <w:iCs/>
              </w:rPr>
              <w:t>5,754</w:t>
            </w:r>
            <w:r>
              <w:t xml:space="preserve">).  </w:t>
            </w:r>
            <w:r>
              <w:rPr>
                <w:vertAlign w:val="superscript"/>
              </w:rPr>
              <w:t xml:space="preserve"> 5</w:t>
            </w:r>
            <w:r>
              <w:t xml:space="preserve"> Among past-year smokers who made a quit attempt that started 6-12 months before completing the survey (</w:t>
            </w:r>
            <w:r>
              <w:rPr>
                <w:i/>
                <w:iCs/>
              </w:rPr>
              <w:t>n = 2,855</w:t>
            </w:r>
            <w:r>
              <w:t xml:space="preserve">).  </w:t>
            </w:r>
          </w:p>
          <w:p w14:paraId="529437BD" w14:textId="1B862225" w:rsidR="009050E6" w:rsidRDefault="009050E6" w:rsidP="009050E6">
            <w:pPr>
              <w:spacing w:after="0" w:line="240" w:lineRule="auto"/>
            </w:pPr>
            <w:r>
              <w:rPr>
                <w:vertAlign w:val="superscript"/>
              </w:rPr>
              <w:t xml:space="preserve">a </w:t>
            </w:r>
            <w:r w:rsidRPr="00D11C61">
              <w:t>S</w:t>
            </w:r>
            <w:r>
              <w:t xml:space="preserve">trength of urges to smoke rated on a scale from 0 (none) to 5 (extremely strong). </w:t>
            </w:r>
          </w:p>
          <w:p w14:paraId="74067259" w14:textId="043ECCD1" w:rsidR="009050E6" w:rsidRPr="00D11C61" w:rsidRDefault="009050E6" w:rsidP="009050E6">
            <w:pPr>
              <w:spacing w:after="0" w:line="240" w:lineRule="auto"/>
            </w:pPr>
            <w:r>
              <w:rPr>
                <w:vertAlign w:val="superscript"/>
              </w:rPr>
              <w:t>b</w:t>
            </w:r>
            <w:r>
              <w:t xml:space="preserve"> Geometric mean.</w:t>
            </w:r>
          </w:p>
          <w:p w14:paraId="13E1A3AD" w14:textId="193934D6" w:rsidR="009050E6" w:rsidRPr="00477E73" w:rsidRDefault="009050E6" w:rsidP="009050E6">
            <w:pPr>
              <w:spacing w:after="0" w:line="240" w:lineRule="auto"/>
            </w:pPr>
            <w:r>
              <w:rPr>
                <w:vertAlign w:val="superscript"/>
              </w:rPr>
              <w:t>c</w:t>
            </w:r>
            <w:r>
              <w:t xml:space="preserve"> Indexed by current smoking.</w:t>
            </w:r>
          </w:p>
          <w:p w14:paraId="60C5549C" w14:textId="647D8253" w:rsidR="009050E6" w:rsidRPr="004D734B" w:rsidRDefault="009050E6" w:rsidP="001D625B">
            <w:pPr>
              <w:spacing w:after="0" w:line="240" w:lineRule="auto"/>
            </w:pPr>
            <w:r>
              <w:t xml:space="preserve">There was a small amount of missing data for some variables (&lt;0.1% gender, 0.1% </w:t>
            </w:r>
            <w:r w:rsidR="001D625B">
              <w:t>medium</w:t>
            </w:r>
            <w:r>
              <w:t xml:space="preserve">-term </w:t>
            </w:r>
            <w:r w:rsidR="001D625B">
              <w:t>abstinence</w:t>
            </w:r>
            <w:r>
              <w:t>, 2.4% cigarette dependence, 4.1% tried to quit in past year); valid percentages are shown.</w:t>
            </w:r>
          </w:p>
        </w:tc>
      </w:tr>
      <w:bookmarkEnd w:id="1"/>
    </w:tbl>
    <w:p w14:paraId="255C9694" w14:textId="4C5B49C8" w:rsidR="00847850" w:rsidRDefault="00847850" w:rsidP="00DC013D">
      <w:pPr>
        <w:sectPr w:rsidR="00847850" w:rsidSect="00847850">
          <w:pgSz w:w="12240" w:h="15840" w:code="1"/>
          <w:pgMar w:top="851" w:right="1440" w:bottom="1440" w:left="1440" w:header="720" w:footer="720" w:gutter="0"/>
          <w:cols w:space="720"/>
          <w:noEndnote/>
          <w:docGrid w:linePitch="299"/>
        </w:sectPr>
      </w:pPr>
    </w:p>
    <w:p w14:paraId="18A12C50" w14:textId="77777777" w:rsidR="003224BF" w:rsidRDefault="003224BF" w:rsidP="003224BF">
      <w:pPr>
        <w:spacing w:after="0" w:line="276" w:lineRule="auto"/>
        <w:rPr>
          <w:b/>
        </w:rPr>
      </w:pPr>
    </w:p>
    <w:p w14:paraId="5EA0638D" w14:textId="77777777" w:rsidR="003224BF" w:rsidRDefault="003224BF" w:rsidP="003224BF">
      <w:pPr>
        <w:spacing w:after="0" w:line="240" w:lineRule="auto"/>
        <w:rPr>
          <w:rFonts w:cstheme="minorHAnsi"/>
          <w:color w:val="000000"/>
        </w:rPr>
      </w:pPr>
    </w:p>
    <w:p w14:paraId="58FC7EC6" w14:textId="1690CC3B" w:rsidR="00556749" w:rsidRDefault="00556749" w:rsidP="00556749">
      <w:pPr>
        <w:pStyle w:val="Heading3"/>
      </w:pPr>
      <w:r w:rsidRPr="00556749">
        <w:t xml:space="preserve">Part </w:t>
      </w:r>
      <w:r w:rsidR="00870EAE">
        <w:t>4</w:t>
      </w:r>
      <w:r w:rsidRPr="00556749">
        <w:t xml:space="preserve">: </w:t>
      </w:r>
      <w:r w:rsidR="00870EAE">
        <w:t>S</w:t>
      </w:r>
      <w:r w:rsidRPr="00556749">
        <w:t>ensitivity analyses</w:t>
      </w:r>
    </w:p>
    <w:p w14:paraId="588A425D" w14:textId="77777777" w:rsidR="003224BF" w:rsidRPr="003224BF" w:rsidRDefault="003224BF" w:rsidP="005F4FC5">
      <w:pPr>
        <w:spacing w:after="0"/>
      </w:pPr>
    </w:p>
    <w:p w14:paraId="7B46230E" w14:textId="73AA5F8A" w:rsidR="003224BF" w:rsidRPr="00CB09BE" w:rsidRDefault="003224BF" w:rsidP="003224BF">
      <w:r>
        <w:rPr>
          <w:b/>
        </w:rPr>
        <w:t xml:space="preserve">Supplementary Table </w:t>
      </w:r>
      <w:r w:rsidR="00DC013D">
        <w:rPr>
          <w:b/>
        </w:rPr>
        <w:t>2</w:t>
      </w:r>
      <w:r>
        <w:t>. Sensitivity analysis: pulse effects</w:t>
      </w:r>
    </w:p>
    <w:tbl>
      <w:tblPr>
        <w:tblStyle w:val="TableGrid"/>
        <w:tblW w:w="7512" w:type="dxa"/>
        <w:tblBorders>
          <w:left w:val="none" w:sz="0" w:space="0" w:color="auto"/>
          <w:right w:val="none" w:sz="0" w:space="0" w:color="auto"/>
          <w:insideV w:val="none" w:sz="0" w:space="0" w:color="auto"/>
        </w:tblBorders>
        <w:tblLook w:val="04A0" w:firstRow="1" w:lastRow="0" w:firstColumn="1" w:lastColumn="0" w:noHBand="0" w:noVBand="1"/>
      </w:tblPr>
      <w:tblGrid>
        <w:gridCol w:w="284"/>
        <w:gridCol w:w="3402"/>
        <w:gridCol w:w="1417"/>
        <w:gridCol w:w="1275"/>
        <w:gridCol w:w="1134"/>
      </w:tblGrid>
      <w:tr w:rsidR="003224BF" w:rsidRPr="00CB09BE" w14:paraId="589FF4E6" w14:textId="77777777" w:rsidTr="00FB4ED8">
        <w:tc>
          <w:tcPr>
            <w:tcW w:w="3686" w:type="dxa"/>
            <w:gridSpan w:val="2"/>
            <w:tcBorders>
              <w:bottom w:val="nil"/>
            </w:tcBorders>
            <w:vAlign w:val="bottom"/>
          </w:tcPr>
          <w:p w14:paraId="4CBBD7B5" w14:textId="77777777" w:rsidR="003224BF" w:rsidRPr="00CB09BE" w:rsidRDefault="003224BF" w:rsidP="00FB4ED8">
            <w:pPr>
              <w:jc w:val="center"/>
              <w:rPr>
                <w:b/>
              </w:rPr>
            </w:pPr>
          </w:p>
        </w:tc>
        <w:tc>
          <w:tcPr>
            <w:tcW w:w="1417" w:type="dxa"/>
            <w:vMerge w:val="restart"/>
            <w:vAlign w:val="bottom"/>
          </w:tcPr>
          <w:p w14:paraId="5D4F0BE6" w14:textId="77777777" w:rsidR="003224BF" w:rsidRPr="00CA522E" w:rsidRDefault="003224BF" w:rsidP="00FB4ED8">
            <w:pPr>
              <w:jc w:val="center"/>
              <w:rPr>
                <w:b/>
                <w:i/>
              </w:rPr>
            </w:pPr>
            <w:r w:rsidRPr="00CB09BE">
              <w:rPr>
                <w:b/>
              </w:rPr>
              <w:t>RR</w:t>
            </w:r>
            <w:r>
              <w:rPr>
                <w:b/>
              </w:rPr>
              <w:t xml:space="preserve"> / </w:t>
            </w:r>
            <w:r w:rsidRPr="00CA522E">
              <w:rPr>
                <w:b/>
                <w:i/>
              </w:rPr>
              <w:t>Exp.</w:t>
            </w:r>
            <w:r>
              <w:rPr>
                <w:b/>
              </w:rPr>
              <w:t xml:space="preserve"> </w:t>
            </w:r>
            <w:r>
              <w:rPr>
                <w:b/>
                <w:i/>
              </w:rPr>
              <w:t>B</w:t>
            </w:r>
            <w:r w:rsidRPr="007D3E25">
              <w:rPr>
                <w:b/>
                <w:iCs/>
                <w:vertAlign w:val="superscript"/>
              </w:rPr>
              <w:t>*</w:t>
            </w:r>
          </w:p>
        </w:tc>
        <w:tc>
          <w:tcPr>
            <w:tcW w:w="2409" w:type="dxa"/>
            <w:gridSpan w:val="2"/>
            <w:vAlign w:val="bottom"/>
          </w:tcPr>
          <w:p w14:paraId="3C886BE5" w14:textId="77777777" w:rsidR="003224BF" w:rsidRPr="00CB09BE" w:rsidRDefault="003224BF" w:rsidP="00FB4ED8">
            <w:pPr>
              <w:jc w:val="center"/>
              <w:rPr>
                <w:b/>
              </w:rPr>
            </w:pPr>
            <w:r w:rsidRPr="00CB09BE">
              <w:rPr>
                <w:b/>
              </w:rPr>
              <w:t>95% CI</w:t>
            </w:r>
          </w:p>
        </w:tc>
      </w:tr>
      <w:tr w:rsidR="003224BF" w:rsidRPr="00CB09BE" w14:paraId="09AD6ACC" w14:textId="77777777" w:rsidTr="00FB4ED8">
        <w:tc>
          <w:tcPr>
            <w:tcW w:w="3686" w:type="dxa"/>
            <w:gridSpan w:val="2"/>
            <w:tcBorders>
              <w:top w:val="nil"/>
              <w:bottom w:val="single" w:sz="4" w:space="0" w:color="auto"/>
            </w:tcBorders>
            <w:vAlign w:val="bottom"/>
          </w:tcPr>
          <w:p w14:paraId="0B830B0D" w14:textId="77777777" w:rsidR="003224BF" w:rsidRPr="00CB09BE" w:rsidRDefault="003224BF" w:rsidP="00FB4ED8">
            <w:pPr>
              <w:jc w:val="center"/>
              <w:rPr>
                <w:b/>
              </w:rPr>
            </w:pPr>
          </w:p>
        </w:tc>
        <w:tc>
          <w:tcPr>
            <w:tcW w:w="1417" w:type="dxa"/>
            <w:vMerge/>
            <w:tcBorders>
              <w:bottom w:val="single" w:sz="4" w:space="0" w:color="auto"/>
            </w:tcBorders>
            <w:vAlign w:val="bottom"/>
          </w:tcPr>
          <w:p w14:paraId="3D4BAFFD" w14:textId="77777777" w:rsidR="003224BF" w:rsidRPr="00CB09BE" w:rsidRDefault="003224BF" w:rsidP="00FB4ED8">
            <w:pPr>
              <w:jc w:val="center"/>
              <w:rPr>
                <w:b/>
              </w:rPr>
            </w:pPr>
          </w:p>
        </w:tc>
        <w:tc>
          <w:tcPr>
            <w:tcW w:w="1275" w:type="dxa"/>
            <w:tcBorders>
              <w:bottom w:val="single" w:sz="4" w:space="0" w:color="auto"/>
            </w:tcBorders>
            <w:vAlign w:val="bottom"/>
          </w:tcPr>
          <w:p w14:paraId="1BAB5494" w14:textId="77777777" w:rsidR="003224BF" w:rsidRPr="00CB09BE" w:rsidRDefault="003224BF" w:rsidP="00FB4ED8">
            <w:pPr>
              <w:jc w:val="center"/>
              <w:rPr>
                <w:b/>
              </w:rPr>
            </w:pPr>
            <w:r w:rsidRPr="00CB09BE">
              <w:rPr>
                <w:b/>
              </w:rPr>
              <w:t>Lower</w:t>
            </w:r>
          </w:p>
        </w:tc>
        <w:tc>
          <w:tcPr>
            <w:tcW w:w="1134" w:type="dxa"/>
            <w:tcBorders>
              <w:bottom w:val="single" w:sz="4" w:space="0" w:color="auto"/>
            </w:tcBorders>
            <w:vAlign w:val="bottom"/>
          </w:tcPr>
          <w:p w14:paraId="16D8792D" w14:textId="77777777" w:rsidR="003224BF" w:rsidRPr="00CB09BE" w:rsidRDefault="003224BF" w:rsidP="00FB4ED8">
            <w:pPr>
              <w:jc w:val="center"/>
              <w:rPr>
                <w:b/>
              </w:rPr>
            </w:pPr>
            <w:r w:rsidRPr="00CB09BE">
              <w:rPr>
                <w:b/>
              </w:rPr>
              <w:t>Upper</w:t>
            </w:r>
          </w:p>
        </w:tc>
      </w:tr>
      <w:tr w:rsidR="003224BF" w14:paraId="1DFCF463" w14:textId="77777777" w:rsidTr="00FB4ED8">
        <w:tc>
          <w:tcPr>
            <w:tcW w:w="3686" w:type="dxa"/>
            <w:gridSpan w:val="2"/>
            <w:tcBorders>
              <w:bottom w:val="nil"/>
            </w:tcBorders>
          </w:tcPr>
          <w:p w14:paraId="5CE6D778" w14:textId="77777777" w:rsidR="003224BF" w:rsidRPr="00CB09BE" w:rsidRDefault="003224BF" w:rsidP="00FB4ED8">
            <w:pPr>
              <w:rPr>
                <w:vertAlign w:val="superscript"/>
              </w:rPr>
            </w:pPr>
            <w:r>
              <w:t>Current smoking</w:t>
            </w:r>
            <w:r>
              <w:rPr>
                <w:vertAlign w:val="superscript"/>
              </w:rPr>
              <w:t>1a</w:t>
            </w:r>
          </w:p>
        </w:tc>
        <w:tc>
          <w:tcPr>
            <w:tcW w:w="1417" w:type="dxa"/>
            <w:tcBorders>
              <w:bottom w:val="nil"/>
            </w:tcBorders>
          </w:tcPr>
          <w:p w14:paraId="1EE4FBC0" w14:textId="77777777" w:rsidR="003224BF" w:rsidRDefault="003224BF" w:rsidP="00FB4ED8"/>
        </w:tc>
        <w:tc>
          <w:tcPr>
            <w:tcW w:w="1275" w:type="dxa"/>
            <w:tcBorders>
              <w:bottom w:val="nil"/>
            </w:tcBorders>
          </w:tcPr>
          <w:p w14:paraId="519AB078" w14:textId="77777777" w:rsidR="003224BF" w:rsidRDefault="003224BF" w:rsidP="00FB4ED8"/>
        </w:tc>
        <w:tc>
          <w:tcPr>
            <w:tcW w:w="1134" w:type="dxa"/>
            <w:tcBorders>
              <w:bottom w:val="nil"/>
            </w:tcBorders>
          </w:tcPr>
          <w:p w14:paraId="3670BC84" w14:textId="77777777" w:rsidR="003224BF" w:rsidRDefault="003224BF" w:rsidP="00FB4ED8"/>
        </w:tc>
      </w:tr>
      <w:tr w:rsidR="003224BF" w:rsidRPr="003548CF" w14:paraId="38543EAA" w14:textId="77777777" w:rsidTr="00FB4ED8">
        <w:tc>
          <w:tcPr>
            <w:tcW w:w="284" w:type="dxa"/>
            <w:tcBorders>
              <w:top w:val="nil"/>
              <w:bottom w:val="nil"/>
            </w:tcBorders>
          </w:tcPr>
          <w:p w14:paraId="0C384B0A" w14:textId="77777777" w:rsidR="003224BF" w:rsidRDefault="003224BF" w:rsidP="00FB4ED8"/>
        </w:tc>
        <w:tc>
          <w:tcPr>
            <w:tcW w:w="3402" w:type="dxa"/>
            <w:tcBorders>
              <w:top w:val="nil"/>
              <w:bottom w:val="nil"/>
            </w:tcBorders>
          </w:tcPr>
          <w:p w14:paraId="66A386A3" w14:textId="77777777" w:rsidR="003224BF" w:rsidRDefault="003224BF" w:rsidP="00FB4ED8">
            <w:r>
              <w:t>2-month pulse</w:t>
            </w:r>
          </w:p>
        </w:tc>
        <w:tc>
          <w:tcPr>
            <w:tcW w:w="1417" w:type="dxa"/>
            <w:tcBorders>
              <w:top w:val="nil"/>
              <w:bottom w:val="nil"/>
            </w:tcBorders>
            <w:vAlign w:val="center"/>
          </w:tcPr>
          <w:p w14:paraId="2A710A69" w14:textId="77777777" w:rsidR="003224BF" w:rsidRPr="003548CF" w:rsidRDefault="003224BF" w:rsidP="00FB4ED8">
            <w:pPr>
              <w:jc w:val="center"/>
            </w:pPr>
            <w:r>
              <w:t>1.029</w:t>
            </w:r>
          </w:p>
        </w:tc>
        <w:tc>
          <w:tcPr>
            <w:tcW w:w="1275" w:type="dxa"/>
            <w:tcBorders>
              <w:top w:val="nil"/>
              <w:bottom w:val="nil"/>
            </w:tcBorders>
            <w:vAlign w:val="center"/>
          </w:tcPr>
          <w:p w14:paraId="4DA926E6" w14:textId="77777777" w:rsidR="003224BF" w:rsidRPr="003548CF" w:rsidRDefault="003224BF" w:rsidP="00FB4ED8">
            <w:pPr>
              <w:jc w:val="center"/>
            </w:pPr>
            <w:r>
              <w:t>0.956</w:t>
            </w:r>
          </w:p>
        </w:tc>
        <w:tc>
          <w:tcPr>
            <w:tcW w:w="1134" w:type="dxa"/>
            <w:tcBorders>
              <w:top w:val="nil"/>
              <w:bottom w:val="nil"/>
            </w:tcBorders>
            <w:vAlign w:val="center"/>
          </w:tcPr>
          <w:p w14:paraId="6D462DB4" w14:textId="77777777" w:rsidR="003224BF" w:rsidRPr="003548CF" w:rsidRDefault="003224BF" w:rsidP="00FB4ED8">
            <w:pPr>
              <w:jc w:val="center"/>
            </w:pPr>
            <w:r>
              <w:t>1.108</w:t>
            </w:r>
          </w:p>
        </w:tc>
      </w:tr>
      <w:tr w:rsidR="003224BF" w:rsidRPr="003548CF" w14:paraId="1CF932EA" w14:textId="77777777" w:rsidTr="00FB4ED8">
        <w:tc>
          <w:tcPr>
            <w:tcW w:w="284" w:type="dxa"/>
            <w:tcBorders>
              <w:top w:val="nil"/>
              <w:bottom w:val="nil"/>
            </w:tcBorders>
          </w:tcPr>
          <w:p w14:paraId="12F4C55F" w14:textId="77777777" w:rsidR="003224BF" w:rsidRDefault="003224BF" w:rsidP="00FB4ED8"/>
        </w:tc>
        <w:tc>
          <w:tcPr>
            <w:tcW w:w="3402" w:type="dxa"/>
            <w:tcBorders>
              <w:top w:val="nil"/>
              <w:bottom w:val="nil"/>
            </w:tcBorders>
          </w:tcPr>
          <w:p w14:paraId="5344772C" w14:textId="77777777" w:rsidR="003224BF" w:rsidRDefault="003224BF" w:rsidP="00FB4ED8">
            <w:r>
              <w:t>3-month pulse</w:t>
            </w:r>
          </w:p>
        </w:tc>
        <w:tc>
          <w:tcPr>
            <w:tcW w:w="1417" w:type="dxa"/>
            <w:tcBorders>
              <w:top w:val="nil"/>
              <w:bottom w:val="nil"/>
            </w:tcBorders>
            <w:vAlign w:val="center"/>
          </w:tcPr>
          <w:p w14:paraId="049CAC87" w14:textId="77777777" w:rsidR="003224BF" w:rsidRPr="003548CF" w:rsidRDefault="003224BF" w:rsidP="00FB4ED8">
            <w:pPr>
              <w:jc w:val="center"/>
            </w:pPr>
            <w:r>
              <w:t>0.998</w:t>
            </w:r>
          </w:p>
        </w:tc>
        <w:tc>
          <w:tcPr>
            <w:tcW w:w="1275" w:type="dxa"/>
            <w:tcBorders>
              <w:top w:val="nil"/>
              <w:bottom w:val="nil"/>
            </w:tcBorders>
            <w:vAlign w:val="center"/>
          </w:tcPr>
          <w:p w14:paraId="09936CD8" w14:textId="77777777" w:rsidR="003224BF" w:rsidRPr="003548CF" w:rsidRDefault="003224BF" w:rsidP="00FB4ED8">
            <w:pPr>
              <w:jc w:val="center"/>
            </w:pPr>
            <w:r>
              <w:t>0.936</w:t>
            </w:r>
          </w:p>
        </w:tc>
        <w:tc>
          <w:tcPr>
            <w:tcW w:w="1134" w:type="dxa"/>
            <w:tcBorders>
              <w:top w:val="nil"/>
              <w:bottom w:val="nil"/>
            </w:tcBorders>
            <w:vAlign w:val="center"/>
          </w:tcPr>
          <w:p w14:paraId="77C35DFA" w14:textId="77777777" w:rsidR="003224BF" w:rsidRPr="003548CF" w:rsidRDefault="003224BF" w:rsidP="00FB4ED8">
            <w:pPr>
              <w:jc w:val="center"/>
            </w:pPr>
            <w:r>
              <w:t>1.063</w:t>
            </w:r>
          </w:p>
        </w:tc>
      </w:tr>
      <w:tr w:rsidR="003224BF" w:rsidRPr="00AC574D" w14:paraId="6C1DCDCD" w14:textId="77777777" w:rsidTr="00FB4ED8">
        <w:tc>
          <w:tcPr>
            <w:tcW w:w="284" w:type="dxa"/>
            <w:tcBorders>
              <w:top w:val="nil"/>
              <w:bottom w:val="nil"/>
            </w:tcBorders>
          </w:tcPr>
          <w:p w14:paraId="1F22EE7C" w14:textId="77777777" w:rsidR="003224BF" w:rsidRPr="00AC574D" w:rsidRDefault="003224BF" w:rsidP="00FB4ED8">
            <w:pPr>
              <w:rPr>
                <w:sz w:val="12"/>
                <w:szCs w:val="12"/>
              </w:rPr>
            </w:pPr>
          </w:p>
        </w:tc>
        <w:tc>
          <w:tcPr>
            <w:tcW w:w="3402" w:type="dxa"/>
            <w:tcBorders>
              <w:top w:val="nil"/>
              <w:bottom w:val="nil"/>
            </w:tcBorders>
          </w:tcPr>
          <w:p w14:paraId="1A23DCB9" w14:textId="77777777" w:rsidR="003224BF" w:rsidRPr="00AC574D" w:rsidRDefault="003224BF" w:rsidP="00FB4ED8">
            <w:pPr>
              <w:rPr>
                <w:sz w:val="12"/>
                <w:szCs w:val="12"/>
              </w:rPr>
            </w:pPr>
          </w:p>
        </w:tc>
        <w:tc>
          <w:tcPr>
            <w:tcW w:w="1417" w:type="dxa"/>
            <w:tcBorders>
              <w:top w:val="nil"/>
              <w:bottom w:val="nil"/>
            </w:tcBorders>
            <w:vAlign w:val="center"/>
          </w:tcPr>
          <w:p w14:paraId="6CD7583B" w14:textId="77777777" w:rsidR="003224BF" w:rsidRPr="00AC574D" w:rsidRDefault="003224BF" w:rsidP="00FB4ED8">
            <w:pPr>
              <w:jc w:val="center"/>
              <w:rPr>
                <w:sz w:val="12"/>
                <w:szCs w:val="12"/>
              </w:rPr>
            </w:pPr>
          </w:p>
        </w:tc>
        <w:tc>
          <w:tcPr>
            <w:tcW w:w="1275" w:type="dxa"/>
            <w:tcBorders>
              <w:top w:val="nil"/>
              <w:bottom w:val="nil"/>
            </w:tcBorders>
            <w:vAlign w:val="center"/>
          </w:tcPr>
          <w:p w14:paraId="1C60C406" w14:textId="77777777" w:rsidR="003224BF" w:rsidRPr="00AC574D" w:rsidRDefault="003224BF" w:rsidP="00FB4ED8">
            <w:pPr>
              <w:jc w:val="center"/>
              <w:rPr>
                <w:sz w:val="12"/>
                <w:szCs w:val="12"/>
              </w:rPr>
            </w:pPr>
          </w:p>
        </w:tc>
        <w:tc>
          <w:tcPr>
            <w:tcW w:w="1134" w:type="dxa"/>
            <w:tcBorders>
              <w:top w:val="nil"/>
              <w:bottom w:val="nil"/>
            </w:tcBorders>
            <w:vAlign w:val="center"/>
          </w:tcPr>
          <w:p w14:paraId="474CE5EF" w14:textId="77777777" w:rsidR="003224BF" w:rsidRPr="00AC574D" w:rsidRDefault="003224BF" w:rsidP="00FB4ED8">
            <w:pPr>
              <w:jc w:val="center"/>
              <w:rPr>
                <w:sz w:val="12"/>
                <w:szCs w:val="12"/>
              </w:rPr>
            </w:pPr>
          </w:p>
        </w:tc>
      </w:tr>
      <w:tr w:rsidR="003224BF" w14:paraId="0B431FE7" w14:textId="77777777" w:rsidTr="00FB4ED8">
        <w:tc>
          <w:tcPr>
            <w:tcW w:w="3686" w:type="dxa"/>
            <w:gridSpan w:val="2"/>
            <w:tcBorders>
              <w:top w:val="nil"/>
              <w:bottom w:val="nil"/>
            </w:tcBorders>
          </w:tcPr>
          <w:p w14:paraId="4E6D125B" w14:textId="77777777" w:rsidR="003224BF" w:rsidRPr="00CB09BE" w:rsidRDefault="003224BF" w:rsidP="00FB4ED8">
            <w:pPr>
              <w:rPr>
                <w:vertAlign w:val="superscript"/>
              </w:rPr>
            </w:pPr>
            <w:r>
              <w:t>Uptake of smoking</w:t>
            </w:r>
            <w:r>
              <w:rPr>
                <w:vertAlign w:val="superscript"/>
              </w:rPr>
              <w:t>4a</w:t>
            </w:r>
          </w:p>
        </w:tc>
        <w:tc>
          <w:tcPr>
            <w:tcW w:w="1417" w:type="dxa"/>
            <w:tcBorders>
              <w:top w:val="nil"/>
              <w:bottom w:val="nil"/>
            </w:tcBorders>
            <w:vAlign w:val="center"/>
          </w:tcPr>
          <w:p w14:paraId="496601A7" w14:textId="77777777" w:rsidR="003224BF" w:rsidRDefault="003224BF" w:rsidP="00FB4ED8">
            <w:pPr>
              <w:jc w:val="center"/>
            </w:pPr>
          </w:p>
        </w:tc>
        <w:tc>
          <w:tcPr>
            <w:tcW w:w="1275" w:type="dxa"/>
            <w:tcBorders>
              <w:top w:val="nil"/>
              <w:bottom w:val="nil"/>
            </w:tcBorders>
            <w:vAlign w:val="center"/>
          </w:tcPr>
          <w:p w14:paraId="695A4047" w14:textId="77777777" w:rsidR="003224BF" w:rsidRDefault="003224BF" w:rsidP="00FB4ED8">
            <w:pPr>
              <w:jc w:val="center"/>
            </w:pPr>
          </w:p>
        </w:tc>
        <w:tc>
          <w:tcPr>
            <w:tcW w:w="1134" w:type="dxa"/>
            <w:tcBorders>
              <w:top w:val="nil"/>
              <w:bottom w:val="nil"/>
            </w:tcBorders>
            <w:vAlign w:val="center"/>
          </w:tcPr>
          <w:p w14:paraId="4660D11D" w14:textId="77777777" w:rsidR="003224BF" w:rsidRDefault="003224BF" w:rsidP="00FB4ED8">
            <w:pPr>
              <w:jc w:val="center"/>
            </w:pPr>
          </w:p>
        </w:tc>
      </w:tr>
      <w:tr w:rsidR="003224BF" w14:paraId="79561971" w14:textId="77777777" w:rsidTr="00FB4ED8">
        <w:tc>
          <w:tcPr>
            <w:tcW w:w="284" w:type="dxa"/>
            <w:tcBorders>
              <w:top w:val="nil"/>
              <w:bottom w:val="nil"/>
            </w:tcBorders>
          </w:tcPr>
          <w:p w14:paraId="292B96A5" w14:textId="77777777" w:rsidR="003224BF" w:rsidRDefault="003224BF" w:rsidP="00FB4ED8"/>
        </w:tc>
        <w:tc>
          <w:tcPr>
            <w:tcW w:w="3402" w:type="dxa"/>
            <w:tcBorders>
              <w:top w:val="nil"/>
              <w:bottom w:val="nil"/>
            </w:tcBorders>
          </w:tcPr>
          <w:p w14:paraId="083EF47D" w14:textId="77777777" w:rsidR="003224BF" w:rsidRDefault="003224BF" w:rsidP="00FB4ED8">
            <w:r>
              <w:t>2-month pulse</w:t>
            </w:r>
          </w:p>
        </w:tc>
        <w:tc>
          <w:tcPr>
            <w:tcW w:w="1417" w:type="dxa"/>
            <w:tcBorders>
              <w:top w:val="nil"/>
              <w:bottom w:val="nil"/>
            </w:tcBorders>
            <w:vAlign w:val="center"/>
          </w:tcPr>
          <w:p w14:paraId="723609E4" w14:textId="77777777" w:rsidR="003224BF" w:rsidRDefault="003224BF" w:rsidP="00FB4ED8">
            <w:pPr>
              <w:jc w:val="center"/>
            </w:pPr>
            <w:r>
              <w:t>1.152</w:t>
            </w:r>
          </w:p>
        </w:tc>
        <w:tc>
          <w:tcPr>
            <w:tcW w:w="1275" w:type="dxa"/>
            <w:tcBorders>
              <w:top w:val="nil"/>
              <w:bottom w:val="nil"/>
            </w:tcBorders>
            <w:vAlign w:val="center"/>
          </w:tcPr>
          <w:p w14:paraId="1E266FA8" w14:textId="77777777" w:rsidR="003224BF" w:rsidRDefault="003224BF" w:rsidP="00FB4ED8">
            <w:pPr>
              <w:jc w:val="center"/>
            </w:pPr>
            <w:r>
              <w:t>0.969</w:t>
            </w:r>
          </w:p>
        </w:tc>
        <w:tc>
          <w:tcPr>
            <w:tcW w:w="1134" w:type="dxa"/>
            <w:tcBorders>
              <w:top w:val="nil"/>
              <w:bottom w:val="nil"/>
            </w:tcBorders>
            <w:vAlign w:val="center"/>
          </w:tcPr>
          <w:p w14:paraId="43965560" w14:textId="77777777" w:rsidR="003224BF" w:rsidRDefault="003224BF" w:rsidP="00FB4ED8">
            <w:pPr>
              <w:jc w:val="center"/>
            </w:pPr>
            <w:r>
              <w:t>1.370</w:t>
            </w:r>
          </w:p>
        </w:tc>
      </w:tr>
      <w:tr w:rsidR="003224BF" w14:paraId="63C1FDE2" w14:textId="77777777" w:rsidTr="00FB4ED8">
        <w:tc>
          <w:tcPr>
            <w:tcW w:w="284" w:type="dxa"/>
            <w:tcBorders>
              <w:top w:val="nil"/>
              <w:bottom w:val="nil"/>
            </w:tcBorders>
          </w:tcPr>
          <w:p w14:paraId="771AEE85" w14:textId="77777777" w:rsidR="003224BF" w:rsidRDefault="003224BF" w:rsidP="00FB4ED8"/>
        </w:tc>
        <w:tc>
          <w:tcPr>
            <w:tcW w:w="3402" w:type="dxa"/>
            <w:tcBorders>
              <w:top w:val="nil"/>
              <w:bottom w:val="nil"/>
            </w:tcBorders>
          </w:tcPr>
          <w:p w14:paraId="5F3D68DD" w14:textId="77777777" w:rsidR="003224BF" w:rsidRDefault="003224BF" w:rsidP="00FB4ED8">
            <w:r>
              <w:t>3-month pulse</w:t>
            </w:r>
          </w:p>
        </w:tc>
        <w:tc>
          <w:tcPr>
            <w:tcW w:w="1417" w:type="dxa"/>
            <w:tcBorders>
              <w:top w:val="nil"/>
              <w:bottom w:val="nil"/>
            </w:tcBorders>
            <w:vAlign w:val="center"/>
          </w:tcPr>
          <w:p w14:paraId="51ECCC90" w14:textId="77777777" w:rsidR="003224BF" w:rsidRDefault="003224BF" w:rsidP="00FB4ED8">
            <w:pPr>
              <w:jc w:val="center"/>
            </w:pPr>
            <w:r>
              <w:t>1.059</w:t>
            </w:r>
          </w:p>
        </w:tc>
        <w:tc>
          <w:tcPr>
            <w:tcW w:w="1275" w:type="dxa"/>
            <w:tcBorders>
              <w:top w:val="nil"/>
              <w:bottom w:val="nil"/>
            </w:tcBorders>
            <w:vAlign w:val="center"/>
          </w:tcPr>
          <w:p w14:paraId="047087D5" w14:textId="77777777" w:rsidR="003224BF" w:rsidRDefault="003224BF" w:rsidP="00FB4ED8">
            <w:pPr>
              <w:jc w:val="center"/>
            </w:pPr>
            <w:r>
              <w:t>0.907</w:t>
            </w:r>
          </w:p>
        </w:tc>
        <w:tc>
          <w:tcPr>
            <w:tcW w:w="1134" w:type="dxa"/>
            <w:tcBorders>
              <w:top w:val="nil"/>
              <w:bottom w:val="nil"/>
            </w:tcBorders>
            <w:vAlign w:val="center"/>
          </w:tcPr>
          <w:p w14:paraId="6C17AFD9" w14:textId="77777777" w:rsidR="003224BF" w:rsidRDefault="003224BF" w:rsidP="00FB4ED8">
            <w:pPr>
              <w:jc w:val="center"/>
            </w:pPr>
            <w:r>
              <w:t>1.236</w:t>
            </w:r>
          </w:p>
        </w:tc>
      </w:tr>
      <w:tr w:rsidR="003224BF" w:rsidRPr="00AC574D" w14:paraId="0B7E4109" w14:textId="77777777" w:rsidTr="00FB4ED8">
        <w:tc>
          <w:tcPr>
            <w:tcW w:w="284" w:type="dxa"/>
            <w:tcBorders>
              <w:top w:val="nil"/>
              <w:bottom w:val="nil"/>
            </w:tcBorders>
          </w:tcPr>
          <w:p w14:paraId="2435B03A" w14:textId="77777777" w:rsidR="003224BF" w:rsidRPr="00AC574D" w:rsidRDefault="003224BF" w:rsidP="00FB4ED8">
            <w:pPr>
              <w:rPr>
                <w:sz w:val="12"/>
                <w:szCs w:val="12"/>
              </w:rPr>
            </w:pPr>
          </w:p>
        </w:tc>
        <w:tc>
          <w:tcPr>
            <w:tcW w:w="3402" w:type="dxa"/>
            <w:tcBorders>
              <w:top w:val="nil"/>
              <w:bottom w:val="nil"/>
            </w:tcBorders>
          </w:tcPr>
          <w:p w14:paraId="3AB674D7" w14:textId="77777777" w:rsidR="003224BF" w:rsidRPr="00AC574D" w:rsidRDefault="003224BF" w:rsidP="00FB4ED8">
            <w:pPr>
              <w:rPr>
                <w:sz w:val="12"/>
                <w:szCs w:val="12"/>
              </w:rPr>
            </w:pPr>
          </w:p>
        </w:tc>
        <w:tc>
          <w:tcPr>
            <w:tcW w:w="1417" w:type="dxa"/>
            <w:tcBorders>
              <w:top w:val="nil"/>
              <w:bottom w:val="nil"/>
            </w:tcBorders>
            <w:vAlign w:val="center"/>
          </w:tcPr>
          <w:p w14:paraId="04AD38CC" w14:textId="77777777" w:rsidR="003224BF" w:rsidRPr="00AC574D" w:rsidRDefault="003224BF" w:rsidP="00FB4ED8">
            <w:pPr>
              <w:jc w:val="center"/>
              <w:rPr>
                <w:sz w:val="12"/>
                <w:szCs w:val="12"/>
              </w:rPr>
            </w:pPr>
          </w:p>
        </w:tc>
        <w:tc>
          <w:tcPr>
            <w:tcW w:w="1275" w:type="dxa"/>
            <w:tcBorders>
              <w:top w:val="nil"/>
              <w:bottom w:val="nil"/>
            </w:tcBorders>
            <w:vAlign w:val="center"/>
          </w:tcPr>
          <w:p w14:paraId="046891AD" w14:textId="77777777" w:rsidR="003224BF" w:rsidRPr="00AC574D" w:rsidRDefault="003224BF" w:rsidP="00FB4ED8">
            <w:pPr>
              <w:jc w:val="center"/>
              <w:rPr>
                <w:sz w:val="12"/>
                <w:szCs w:val="12"/>
              </w:rPr>
            </w:pPr>
          </w:p>
        </w:tc>
        <w:tc>
          <w:tcPr>
            <w:tcW w:w="1134" w:type="dxa"/>
            <w:tcBorders>
              <w:top w:val="nil"/>
              <w:bottom w:val="nil"/>
            </w:tcBorders>
            <w:vAlign w:val="center"/>
          </w:tcPr>
          <w:p w14:paraId="3AA949BA" w14:textId="77777777" w:rsidR="003224BF" w:rsidRPr="00AC574D" w:rsidRDefault="003224BF" w:rsidP="00FB4ED8">
            <w:pPr>
              <w:jc w:val="center"/>
              <w:rPr>
                <w:sz w:val="12"/>
                <w:szCs w:val="12"/>
              </w:rPr>
            </w:pPr>
          </w:p>
        </w:tc>
      </w:tr>
      <w:tr w:rsidR="003224BF" w14:paraId="3169FDF1" w14:textId="77777777" w:rsidTr="00FB4ED8">
        <w:tc>
          <w:tcPr>
            <w:tcW w:w="3686" w:type="dxa"/>
            <w:gridSpan w:val="2"/>
            <w:tcBorders>
              <w:top w:val="nil"/>
              <w:bottom w:val="nil"/>
            </w:tcBorders>
          </w:tcPr>
          <w:p w14:paraId="0591AF4B" w14:textId="77777777" w:rsidR="003224BF" w:rsidRPr="00CB09BE" w:rsidRDefault="003224BF" w:rsidP="00FB4ED8">
            <w:pPr>
              <w:rPr>
                <w:vertAlign w:val="superscript"/>
              </w:rPr>
            </w:pPr>
            <w:r>
              <w:t>Late relapse</w:t>
            </w:r>
            <w:r>
              <w:rPr>
                <w:vertAlign w:val="superscript"/>
              </w:rPr>
              <w:t>6a</w:t>
            </w:r>
          </w:p>
        </w:tc>
        <w:tc>
          <w:tcPr>
            <w:tcW w:w="1417" w:type="dxa"/>
            <w:tcBorders>
              <w:top w:val="nil"/>
              <w:bottom w:val="nil"/>
            </w:tcBorders>
            <w:vAlign w:val="center"/>
          </w:tcPr>
          <w:p w14:paraId="40FE8C7D" w14:textId="77777777" w:rsidR="003224BF" w:rsidRDefault="003224BF" w:rsidP="00FB4ED8">
            <w:pPr>
              <w:jc w:val="center"/>
            </w:pPr>
          </w:p>
        </w:tc>
        <w:tc>
          <w:tcPr>
            <w:tcW w:w="1275" w:type="dxa"/>
            <w:tcBorders>
              <w:top w:val="nil"/>
              <w:bottom w:val="nil"/>
            </w:tcBorders>
            <w:vAlign w:val="center"/>
          </w:tcPr>
          <w:p w14:paraId="006072C0" w14:textId="77777777" w:rsidR="003224BF" w:rsidRDefault="003224BF" w:rsidP="00FB4ED8">
            <w:pPr>
              <w:jc w:val="center"/>
            </w:pPr>
          </w:p>
        </w:tc>
        <w:tc>
          <w:tcPr>
            <w:tcW w:w="1134" w:type="dxa"/>
            <w:tcBorders>
              <w:top w:val="nil"/>
              <w:bottom w:val="nil"/>
            </w:tcBorders>
            <w:vAlign w:val="center"/>
          </w:tcPr>
          <w:p w14:paraId="0F1EF357" w14:textId="77777777" w:rsidR="003224BF" w:rsidRDefault="003224BF" w:rsidP="00FB4ED8">
            <w:pPr>
              <w:jc w:val="center"/>
            </w:pPr>
          </w:p>
        </w:tc>
      </w:tr>
      <w:tr w:rsidR="003224BF" w14:paraId="4D02C4DC" w14:textId="77777777" w:rsidTr="00FB4ED8">
        <w:tc>
          <w:tcPr>
            <w:tcW w:w="284" w:type="dxa"/>
            <w:tcBorders>
              <w:top w:val="nil"/>
              <w:bottom w:val="nil"/>
            </w:tcBorders>
          </w:tcPr>
          <w:p w14:paraId="4A3FC446" w14:textId="77777777" w:rsidR="003224BF" w:rsidRDefault="003224BF" w:rsidP="00FB4ED8"/>
        </w:tc>
        <w:tc>
          <w:tcPr>
            <w:tcW w:w="3402" w:type="dxa"/>
            <w:tcBorders>
              <w:top w:val="nil"/>
              <w:bottom w:val="nil"/>
            </w:tcBorders>
          </w:tcPr>
          <w:p w14:paraId="0B59868D" w14:textId="77777777" w:rsidR="003224BF" w:rsidRDefault="003224BF" w:rsidP="00FB4ED8">
            <w:r>
              <w:t>2-month pulse</w:t>
            </w:r>
          </w:p>
        </w:tc>
        <w:tc>
          <w:tcPr>
            <w:tcW w:w="1417" w:type="dxa"/>
            <w:tcBorders>
              <w:top w:val="nil"/>
              <w:bottom w:val="nil"/>
            </w:tcBorders>
            <w:vAlign w:val="center"/>
          </w:tcPr>
          <w:p w14:paraId="048B8FE4" w14:textId="77777777" w:rsidR="003224BF" w:rsidRDefault="003224BF" w:rsidP="00FB4ED8">
            <w:pPr>
              <w:jc w:val="center"/>
            </w:pPr>
            <w:r>
              <w:t>0.932</w:t>
            </w:r>
          </w:p>
        </w:tc>
        <w:tc>
          <w:tcPr>
            <w:tcW w:w="1275" w:type="dxa"/>
            <w:tcBorders>
              <w:top w:val="nil"/>
              <w:bottom w:val="nil"/>
            </w:tcBorders>
            <w:vAlign w:val="center"/>
          </w:tcPr>
          <w:p w14:paraId="791BC7EF" w14:textId="77777777" w:rsidR="003224BF" w:rsidRDefault="003224BF" w:rsidP="00FB4ED8">
            <w:pPr>
              <w:jc w:val="center"/>
            </w:pPr>
            <w:r>
              <w:t>0.807</w:t>
            </w:r>
          </w:p>
        </w:tc>
        <w:tc>
          <w:tcPr>
            <w:tcW w:w="1134" w:type="dxa"/>
            <w:tcBorders>
              <w:top w:val="nil"/>
              <w:bottom w:val="nil"/>
            </w:tcBorders>
            <w:vAlign w:val="center"/>
          </w:tcPr>
          <w:p w14:paraId="39D21F2D" w14:textId="77777777" w:rsidR="003224BF" w:rsidRDefault="003224BF" w:rsidP="00FB4ED8">
            <w:pPr>
              <w:jc w:val="center"/>
            </w:pPr>
            <w:r>
              <w:t>1.076</w:t>
            </w:r>
          </w:p>
        </w:tc>
      </w:tr>
      <w:tr w:rsidR="003224BF" w14:paraId="6046122E" w14:textId="77777777" w:rsidTr="00FB4ED8">
        <w:tc>
          <w:tcPr>
            <w:tcW w:w="284" w:type="dxa"/>
            <w:tcBorders>
              <w:top w:val="nil"/>
              <w:bottom w:val="nil"/>
            </w:tcBorders>
          </w:tcPr>
          <w:p w14:paraId="7E46F8A5" w14:textId="77777777" w:rsidR="003224BF" w:rsidRDefault="003224BF" w:rsidP="00FB4ED8"/>
        </w:tc>
        <w:tc>
          <w:tcPr>
            <w:tcW w:w="3402" w:type="dxa"/>
            <w:tcBorders>
              <w:top w:val="nil"/>
              <w:bottom w:val="nil"/>
            </w:tcBorders>
          </w:tcPr>
          <w:p w14:paraId="03BDD226" w14:textId="77777777" w:rsidR="003224BF" w:rsidRDefault="003224BF" w:rsidP="00FB4ED8">
            <w:r>
              <w:t>3-month pulse</w:t>
            </w:r>
          </w:p>
        </w:tc>
        <w:tc>
          <w:tcPr>
            <w:tcW w:w="1417" w:type="dxa"/>
            <w:tcBorders>
              <w:top w:val="nil"/>
              <w:bottom w:val="nil"/>
            </w:tcBorders>
            <w:vAlign w:val="center"/>
          </w:tcPr>
          <w:p w14:paraId="2433A731" w14:textId="77777777" w:rsidR="003224BF" w:rsidRDefault="003224BF" w:rsidP="00FB4ED8">
            <w:pPr>
              <w:jc w:val="center"/>
            </w:pPr>
            <w:r>
              <w:t>0.894</w:t>
            </w:r>
          </w:p>
        </w:tc>
        <w:tc>
          <w:tcPr>
            <w:tcW w:w="1275" w:type="dxa"/>
            <w:tcBorders>
              <w:top w:val="nil"/>
              <w:bottom w:val="nil"/>
            </w:tcBorders>
            <w:vAlign w:val="center"/>
          </w:tcPr>
          <w:p w14:paraId="6CA1BCCB" w14:textId="77777777" w:rsidR="003224BF" w:rsidRDefault="003224BF" w:rsidP="00FB4ED8">
            <w:pPr>
              <w:jc w:val="center"/>
            </w:pPr>
            <w:r>
              <w:t>0.792</w:t>
            </w:r>
          </w:p>
        </w:tc>
        <w:tc>
          <w:tcPr>
            <w:tcW w:w="1134" w:type="dxa"/>
            <w:tcBorders>
              <w:top w:val="nil"/>
              <w:bottom w:val="nil"/>
            </w:tcBorders>
            <w:vAlign w:val="center"/>
          </w:tcPr>
          <w:p w14:paraId="13D4A837" w14:textId="77777777" w:rsidR="003224BF" w:rsidRDefault="003224BF" w:rsidP="00FB4ED8">
            <w:pPr>
              <w:jc w:val="center"/>
            </w:pPr>
            <w:r>
              <w:t>1.009</w:t>
            </w:r>
          </w:p>
        </w:tc>
      </w:tr>
      <w:tr w:rsidR="003224BF" w:rsidRPr="00AC574D" w14:paraId="6F2C77D8" w14:textId="77777777" w:rsidTr="00FB4ED8">
        <w:tc>
          <w:tcPr>
            <w:tcW w:w="284" w:type="dxa"/>
            <w:tcBorders>
              <w:top w:val="nil"/>
              <w:bottom w:val="nil"/>
            </w:tcBorders>
          </w:tcPr>
          <w:p w14:paraId="7B34647F" w14:textId="77777777" w:rsidR="003224BF" w:rsidRPr="00AC574D" w:rsidRDefault="003224BF" w:rsidP="00FB4ED8">
            <w:pPr>
              <w:rPr>
                <w:sz w:val="12"/>
                <w:szCs w:val="12"/>
              </w:rPr>
            </w:pPr>
          </w:p>
        </w:tc>
        <w:tc>
          <w:tcPr>
            <w:tcW w:w="3402" w:type="dxa"/>
            <w:tcBorders>
              <w:top w:val="nil"/>
              <w:bottom w:val="nil"/>
            </w:tcBorders>
          </w:tcPr>
          <w:p w14:paraId="24004AA8" w14:textId="77777777" w:rsidR="003224BF" w:rsidRPr="00AC574D" w:rsidRDefault="003224BF" w:rsidP="00FB4ED8">
            <w:pPr>
              <w:rPr>
                <w:sz w:val="12"/>
                <w:szCs w:val="12"/>
              </w:rPr>
            </w:pPr>
          </w:p>
        </w:tc>
        <w:tc>
          <w:tcPr>
            <w:tcW w:w="1417" w:type="dxa"/>
            <w:tcBorders>
              <w:top w:val="nil"/>
              <w:bottom w:val="nil"/>
            </w:tcBorders>
            <w:vAlign w:val="center"/>
          </w:tcPr>
          <w:p w14:paraId="3A3CE5E0" w14:textId="77777777" w:rsidR="003224BF" w:rsidRPr="00AC574D" w:rsidRDefault="003224BF" w:rsidP="00FB4ED8">
            <w:pPr>
              <w:jc w:val="center"/>
              <w:rPr>
                <w:sz w:val="12"/>
                <w:szCs w:val="12"/>
              </w:rPr>
            </w:pPr>
          </w:p>
        </w:tc>
        <w:tc>
          <w:tcPr>
            <w:tcW w:w="1275" w:type="dxa"/>
            <w:tcBorders>
              <w:top w:val="nil"/>
              <w:bottom w:val="nil"/>
            </w:tcBorders>
            <w:vAlign w:val="center"/>
          </w:tcPr>
          <w:p w14:paraId="4D4B89DB" w14:textId="77777777" w:rsidR="003224BF" w:rsidRPr="00AC574D" w:rsidRDefault="003224BF" w:rsidP="00FB4ED8">
            <w:pPr>
              <w:jc w:val="center"/>
              <w:rPr>
                <w:sz w:val="12"/>
                <w:szCs w:val="12"/>
              </w:rPr>
            </w:pPr>
          </w:p>
        </w:tc>
        <w:tc>
          <w:tcPr>
            <w:tcW w:w="1134" w:type="dxa"/>
            <w:tcBorders>
              <w:top w:val="nil"/>
              <w:bottom w:val="nil"/>
            </w:tcBorders>
            <w:vAlign w:val="center"/>
          </w:tcPr>
          <w:p w14:paraId="65F47B56" w14:textId="77777777" w:rsidR="003224BF" w:rsidRPr="00AC574D" w:rsidRDefault="003224BF" w:rsidP="00FB4ED8">
            <w:pPr>
              <w:jc w:val="center"/>
              <w:rPr>
                <w:sz w:val="12"/>
                <w:szCs w:val="12"/>
              </w:rPr>
            </w:pPr>
          </w:p>
        </w:tc>
      </w:tr>
      <w:tr w:rsidR="003224BF" w:rsidRPr="003548CF" w14:paraId="1E24C8F6" w14:textId="77777777" w:rsidTr="00FB4ED8">
        <w:tc>
          <w:tcPr>
            <w:tcW w:w="3686" w:type="dxa"/>
            <w:gridSpan w:val="2"/>
            <w:tcBorders>
              <w:top w:val="nil"/>
              <w:bottom w:val="nil"/>
            </w:tcBorders>
          </w:tcPr>
          <w:p w14:paraId="17FE7F00" w14:textId="77777777" w:rsidR="003224BF" w:rsidRPr="00CB09BE" w:rsidRDefault="003224BF" w:rsidP="00FB4ED8">
            <w:pPr>
              <w:rPr>
                <w:vertAlign w:val="superscript"/>
              </w:rPr>
            </w:pPr>
            <w:r>
              <w:t>Cessation</w:t>
            </w:r>
            <w:r>
              <w:rPr>
                <w:vertAlign w:val="superscript"/>
              </w:rPr>
              <w:t>2b</w:t>
            </w:r>
          </w:p>
        </w:tc>
        <w:tc>
          <w:tcPr>
            <w:tcW w:w="1417" w:type="dxa"/>
            <w:tcBorders>
              <w:top w:val="nil"/>
              <w:bottom w:val="nil"/>
            </w:tcBorders>
            <w:vAlign w:val="center"/>
          </w:tcPr>
          <w:p w14:paraId="195ADB46" w14:textId="77777777" w:rsidR="003224BF" w:rsidRPr="003548CF" w:rsidRDefault="003224BF" w:rsidP="00FB4ED8">
            <w:pPr>
              <w:jc w:val="center"/>
            </w:pPr>
          </w:p>
        </w:tc>
        <w:tc>
          <w:tcPr>
            <w:tcW w:w="1275" w:type="dxa"/>
            <w:tcBorders>
              <w:top w:val="nil"/>
              <w:bottom w:val="nil"/>
            </w:tcBorders>
            <w:vAlign w:val="center"/>
          </w:tcPr>
          <w:p w14:paraId="4D9ACFB7" w14:textId="77777777" w:rsidR="003224BF" w:rsidRPr="003548CF" w:rsidRDefault="003224BF" w:rsidP="00FB4ED8">
            <w:pPr>
              <w:jc w:val="center"/>
            </w:pPr>
          </w:p>
        </w:tc>
        <w:tc>
          <w:tcPr>
            <w:tcW w:w="1134" w:type="dxa"/>
            <w:tcBorders>
              <w:top w:val="nil"/>
              <w:bottom w:val="nil"/>
            </w:tcBorders>
            <w:vAlign w:val="center"/>
          </w:tcPr>
          <w:p w14:paraId="471F7DAA" w14:textId="77777777" w:rsidR="003224BF" w:rsidRPr="003548CF" w:rsidRDefault="003224BF" w:rsidP="00FB4ED8">
            <w:pPr>
              <w:jc w:val="center"/>
            </w:pPr>
          </w:p>
        </w:tc>
      </w:tr>
      <w:tr w:rsidR="003224BF" w:rsidRPr="003548CF" w14:paraId="32829CAD" w14:textId="77777777" w:rsidTr="00FB4ED8">
        <w:tc>
          <w:tcPr>
            <w:tcW w:w="284" w:type="dxa"/>
            <w:tcBorders>
              <w:top w:val="nil"/>
              <w:bottom w:val="nil"/>
            </w:tcBorders>
          </w:tcPr>
          <w:p w14:paraId="043E55EB" w14:textId="77777777" w:rsidR="003224BF" w:rsidRDefault="003224BF" w:rsidP="00FB4ED8"/>
        </w:tc>
        <w:tc>
          <w:tcPr>
            <w:tcW w:w="3402" w:type="dxa"/>
            <w:tcBorders>
              <w:top w:val="nil"/>
              <w:bottom w:val="nil"/>
            </w:tcBorders>
          </w:tcPr>
          <w:p w14:paraId="6672D5F6" w14:textId="77777777" w:rsidR="003224BF" w:rsidRDefault="003224BF" w:rsidP="00FB4ED8">
            <w:r>
              <w:t>2-month pulse</w:t>
            </w:r>
          </w:p>
        </w:tc>
        <w:tc>
          <w:tcPr>
            <w:tcW w:w="1417" w:type="dxa"/>
            <w:tcBorders>
              <w:top w:val="nil"/>
              <w:bottom w:val="nil"/>
            </w:tcBorders>
            <w:vAlign w:val="center"/>
          </w:tcPr>
          <w:p w14:paraId="5E87240B" w14:textId="77777777" w:rsidR="003224BF" w:rsidRPr="003548CF" w:rsidRDefault="003224BF" w:rsidP="00FB4ED8">
            <w:pPr>
              <w:jc w:val="center"/>
            </w:pPr>
            <w:r>
              <w:t>1.392</w:t>
            </w:r>
          </w:p>
        </w:tc>
        <w:tc>
          <w:tcPr>
            <w:tcW w:w="1275" w:type="dxa"/>
            <w:tcBorders>
              <w:top w:val="nil"/>
              <w:bottom w:val="nil"/>
            </w:tcBorders>
            <w:vAlign w:val="center"/>
          </w:tcPr>
          <w:p w14:paraId="017EA67F" w14:textId="77777777" w:rsidR="003224BF" w:rsidRPr="003548CF" w:rsidRDefault="003224BF" w:rsidP="00FB4ED8">
            <w:pPr>
              <w:jc w:val="center"/>
            </w:pPr>
            <w:r>
              <w:t>1.129</w:t>
            </w:r>
          </w:p>
        </w:tc>
        <w:tc>
          <w:tcPr>
            <w:tcW w:w="1134" w:type="dxa"/>
            <w:tcBorders>
              <w:top w:val="nil"/>
              <w:bottom w:val="nil"/>
            </w:tcBorders>
            <w:vAlign w:val="center"/>
          </w:tcPr>
          <w:p w14:paraId="72C60A36" w14:textId="77777777" w:rsidR="003224BF" w:rsidRPr="003548CF" w:rsidRDefault="003224BF" w:rsidP="00FB4ED8">
            <w:pPr>
              <w:jc w:val="center"/>
            </w:pPr>
            <w:r>
              <w:t>1.717</w:t>
            </w:r>
          </w:p>
        </w:tc>
      </w:tr>
      <w:tr w:rsidR="003224BF" w:rsidRPr="003548CF" w14:paraId="3AA81143" w14:textId="77777777" w:rsidTr="00FB4ED8">
        <w:tc>
          <w:tcPr>
            <w:tcW w:w="284" w:type="dxa"/>
            <w:tcBorders>
              <w:top w:val="nil"/>
              <w:bottom w:val="nil"/>
            </w:tcBorders>
          </w:tcPr>
          <w:p w14:paraId="57C15CCE" w14:textId="77777777" w:rsidR="003224BF" w:rsidRDefault="003224BF" w:rsidP="00FB4ED8"/>
        </w:tc>
        <w:tc>
          <w:tcPr>
            <w:tcW w:w="3402" w:type="dxa"/>
            <w:tcBorders>
              <w:top w:val="nil"/>
              <w:bottom w:val="nil"/>
            </w:tcBorders>
          </w:tcPr>
          <w:p w14:paraId="30124160" w14:textId="77777777" w:rsidR="003224BF" w:rsidRDefault="003224BF" w:rsidP="00FB4ED8">
            <w:r>
              <w:t>3-month pulse</w:t>
            </w:r>
          </w:p>
        </w:tc>
        <w:tc>
          <w:tcPr>
            <w:tcW w:w="1417" w:type="dxa"/>
            <w:tcBorders>
              <w:top w:val="nil"/>
              <w:bottom w:val="nil"/>
            </w:tcBorders>
            <w:vAlign w:val="center"/>
          </w:tcPr>
          <w:p w14:paraId="4762C0FD" w14:textId="77777777" w:rsidR="003224BF" w:rsidRPr="003548CF" w:rsidRDefault="003224BF" w:rsidP="00FB4ED8">
            <w:pPr>
              <w:jc w:val="center"/>
            </w:pPr>
            <w:r>
              <w:t>1.382</w:t>
            </w:r>
          </w:p>
        </w:tc>
        <w:tc>
          <w:tcPr>
            <w:tcW w:w="1275" w:type="dxa"/>
            <w:tcBorders>
              <w:top w:val="nil"/>
              <w:bottom w:val="nil"/>
            </w:tcBorders>
            <w:vAlign w:val="center"/>
          </w:tcPr>
          <w:p w14:paraId="32927DD5" w14:textId="77777777" w:rsidR="003224BF" w:rsidRPr="003548CF" w:rsidRDefault="003224BF" w:rsidP="00FB4ED8">
            <w:pPr>
              <w:jc w:val="center"/>
            </w:pPr>
            <w:r>
              <w:t>1.162</w:t>
            </w:r>
          </w:p>
        </w:tc>
        <w:tc>
          <w:tcPr>
            <w:tcW w:w="1134" w:type="dxa"/>
            <w:tcBorders>
              <w:top w:val="nil"/>
              <w:bottom w:val="nil"/>
            </w:tcBorders>
            <w:vAlign w:val="center"/>
          </w:tcPr>
          <w:p w14:paraId="38F218A4" w14:textId="77777777" w:rsidR="003224BF" w:rsidRPr="003548CF" w:rsidRDefault="003224BF" w:rsidP="00FB4ED8">
            <w:pPr>
              <w:jc w:val="center"/>
            </w:pPr>
            <w:r>
              <w:t>1.644</w:t>
            </w:r>
          </w:p>
        </w:tc>
      </w:tr>
      <w:tr w:rsidR="003224BF" w:rsidRPr="00AC574D" w14:paraId="646EB625" w14:textId="77777777" w:rsidTr="00FB4ED8">
        <w:tc>
          <w:tcPr>
            <w:tcW w:w="284" w:type="dxa"/>
            <w:tcBorders>
              <w:top w:val="nil"/>
              <w:bottom w:val="nil"/>
            </w:tcBorders>
          </w:tcPr>
          <w:p w14:paraId="5CAB0E55" w14:textId="77777777" w:rsidR="003224BF" w:rsidRPr="00AC574D" w:rsidRDefault="003224BF" w:rsidP="00FB4ED8">
            <w:pPr>
              <w:rPr>
                <w:sz w:val="12"/>
                <w:szCs w:val="12"/>
              </w:rPr>
            </w:pPr>
          </w:p>
        </w:tc>
        <w:tc>
          <w:tcPr>
            <w:tcW w:w="3402" w:type="dxa"/>
            <w:tcBorders>
              <w:top w:val="nil"/>
              <w:bottom w:val="nil"/>
            </w:tcBorders>
          </w:tcPr>
          <w:p w14:paraId="2951A84D" w14:textId="77777777" w:rsidR="003224BF" w:rsidRPr="00AC574D" w:rsidRDefault="003224BF" w:rsidP="00FB4ED8">
            <w:pPr>
              <w:rPr>
                <w:sz w:val="12"/>
                <w:szCs w:val="12"/>
              </w:rPr>
            </w:pPr>
          </w:p>
        </w:tc>
        <w:tc>
          <w:tcPr>
            <w:tcW w:w="1417" w:type="dxa"/>
            <w:tcBorders>
              <w:top w:val="nil"/>
              <w:bottom w:val="nil"/>
            </w:tcBorders>
            <w:vAlign w:val="center"/>
          </w:tcPr>
          <w:p w14:paraId="3CB24825" w14:textId="77777777" w:rsidR="003224BF" w:rsidRPr="00AC574D" w:rsidRDefault="003224BF" w:rsidP="00FB4ED8">
            <w:pPr>
              <w:jc w:val="center"/>
              <w:rPr>
                <w:sz w:val="12"/>
                <w:szCs w:val="12"/>
              </w:rPr>
            </w:pPr>
          </w:p>
        </w:tc>
        <w:tc>
          <w:tcPr>
            <w:tcW w:w="1275" w:type="dxa"/>
            <w:tcBorders>
              <w:top w:val="nil"/>
              <w:bottom w:val="nil"/>
            </w:tcBorders>
            <w:vAlign w:val="center"/>
          </w:tcPr>
          <w:p w14:paraId="1E8699CC" w14:textId="77777777" w:rsidR="003224BF" w:rsidRPr="00AC574D" w:rsidRDefault="003224BF" w:rsidP="00FB4ED8">
            <w:pPr>
              <w:jc w:val="center"/>
              <w:rPr>
                <w:sz w:val="12"/>
                <w:szCs w:val="12"/>
              </w:rPr>
            </w:pPr>
          </w:p>
        </w:tc>
        <w:tc>
          <w:tcPr>
            <w:tcW w:w="1134" w:type="dxa"/>
            <w:tcBorders>
              <w:top w:val="nil"/>
              <w:bottom w:val="nil"/>
            </w:tcBorders>
            <w:vAlign w:val="center"/>
          </w:tcPr>
          <w:p w14:paraId="2CC6DF3B" w14:textId="77777777" w:rsidR="003224BF" w:rsidRPr="00AC574D" w:rsidRDefault="003224BF" w:rsidP="00FB4ED8">
            <w:pPr>
              <w:jc w:val="center"/>
              <w:rPr>
                <w:sz w:val="12"/>
                <w:szCs w:val="12"/>
              </w:rPr>
            </w:pPr>
          </w:p>
        </w:tc>
      </w:tr>
      <w:tr w:rsidR="003224BF" w:rsidRPr="003548CF" w14:paraId="03CCCA79" w14:textId="77777777" w:rsidTr="00FB4ED8">
        <w:tc>
          <w:tcPr>
            <w:tcW w:w="3686" w:type="dxa"/>
            <w:gridSpan w:val="2"/>
            <w:tcBorders>
              <w:top w:val="nil"/>
              <w:bottom w:val="nil"/>
            </w:tcBorders>
          </w:tcPr>
          <w:p w14:paraId="064E8FDF" w14:textId="77777777" w:rsidR="003224BF" w:rsidRPr="00CB09BE" w:rsidRDefault="003224BF" w:rsidP="00FB4ED8">
            <w:pPr>
              <w:rPr>
                <w:vertAlign w:val="superscript"/>
              </w:rPr>
            </w:pPr>
            <w:r>
              <w:t>Past-year quit attempt</w:t>
            </w:r>
            <w:r>
              <w:rPr>
                <w:vertAlign w:val="superscript"/>
              </w:rPr>
              <w:t>2a</w:t>
            </w:r>
          </w:p>
        </w:tc>
        <w:tc>
          <w:tcPr>
            <w:tcW w:w="1417" w:type="dxa"/>
            <w:tcBorders>
              <w:top w:val="nil"/>
              <w:bottom w:val="nil"/>
            </w:tcBorders>
            <w:vAlign w:val="center"/>
          </w:tcPr>
          <w:p w14:paraId="0EF21D1B" w14:textId="77777777" w:rsidR="003224BF" w:rsidRPr="003548CF" w:rsidRDefault="003224BF" w:rsidP="00FB4ED8">
            <w:pPr>
              <w:jc w:val="center"/>
            </w:pPr>
          </w:p>
        </w:tc>
        <w:tc>
          <w:tcPr>
            <w:tcW w:w="1275" w:type="dxa"/>
            <w:tcBorders>
              <w:top w:val="nil"/>
              <w:bottom w:val="nil"/>
            </w:tcBorders>
            <w:vAlign w:val="center"/>
          </w:tcPr>
          <w:p w14:paraId="79534609" w14:textId="77777777" w:rsidR="003224BF" w:rsidRPr="003548CF" w:rsidRDefault="003224BF" w:rsidP="00FB4ED8">
            <w:pPr>
              <w:jc w:val="center"/>
            </w:pPr>
          </w:p>
        </w:tc>
        <w:tc>
          <w:tcPr>
            <w:tcW w:w="1134" w:type="dxa"/>
            <w:tcBorders>
              <w:top w:val="nil"/>
              <w:bottom w:val="nil"/>
            </w:tcBorders>
            <w:vAlign w:val="center"/>
          </w:tcPr>
          <w:p w14:paraId="0AB2AE13" w14:textId="77777777" w:rsidR="003224BF" w:rsidRPr="003548CF" w:rsidRDefault="003224BF" w:rsidP="00FB4ED8">
            <w:pPr>
              <w:jc w:val="center"/>
            </w:pPr>
          </w:p>
        </w:tc>
      </w:tr>
      <w:tr w:rsidR="003224BF" w:rsidRPr="003548CF" w14:paraId="1DE6E48D" w14:textId="77777777" w:rsidTr="00FB4ED8">
        <w:tc>
          <w:tcPr>
            <w:tcW w:w="284" w:type="dxa"/>
            <w:tcBorders>
              <w:top w:val="nil"/>
              <w:bottom w:val="nil"/>
            </w:tcBorders>
          </w:tcPr>
          <w:p w14:paraId="628046F1" w14:textId="77777777" w:rsidR="003224BF" w:rsidRDefault="003224BF" w:rsidP="00FB4ED8"/>
        </w:tc>
        <w:tc>
          <w:tcPr>
            <w:tcW w:w="3402" w:type="dxa"/>
            <w:tcBorders>
              <w:top w:val="nil"/>
              <w:bottom w:val="nil"/>
            </w:tcBorders>
          </w:tcPr>
          <w:p w14:paraId="6E2E7439" w14:textId="77777777" w:rsidR="003224BF" w:rsidRDefault="003224BF" w:rsidP="00FB4ED8">
            <w:r>
              <w:t>2-month pulse</w:t>
            </w:r>
          </w:p>
        </w:tc>
        <w:tc>
          <w:tcPr>
            <w:tcW w:w="1417" w:type="dxa"/>
            <w:tcBorders>
              <w:top w:val="nil"/>
              <w:bottom w:val="nil"/>
            </w:tcBorders>
            <w:vAlign w:val="center"/>
          </w:tcPr>
          <w:p w14:paraId="072DA566" w14:textId="77777777" w:rsidR="003224BF" w:rsidRPr="003548CF" w:rsidRDefault="003224BF" w:rsidP="00FB4ED8">
            <w:pPr>
              <w:jc w:val="center"/>
            </w:pPr>
            <w:r>
              <w:t>1.113</w:t>
            </w:r>
          </w:p>
        </w:tc>
        <w:tc>
          <w:tcPr>
            <w:tcW w:w="1275" w:type="dxa"/>
            <w:tcBorders>
              <w:top w:val="nil"/>
              <w:bottom w:val="nil"/>
            </w:tcBorders>
            <w:vAlign w:val="center"/>
          </w:tcPr>
          <w:p w14:paraId="7D2EE2BD" w14:textId="77777777" w:rsidR="003224BF" w:rsidRPr="003548CF" w:rsidRDefault="003224BF" w:rsidP="00FB4ED8">
            <w:pPr>
              <w:jc w:val="center"/>
            </w:pPr>
            <w:r>
              <w:t>1.001</w:t>
            </w:r>
          </w:p>
        </w:tc>
        <w:tc>
          <w:tcPr>
            <w:tcW w:w="1134" w:type="dxa"/>
            <w:tcBorders>
              <w:top w:val="nil"/>
              <w:bottom w:val="nil"/>
            </w:tcBorders>
            <w:vAlign w:val="center"/>
          </w:tcPr>
          <w:p w14:paraId="0ABD5EB4" w14:textId="77777777" w:rsidR="003224BF" w:rsidRPr="003548CF" w:rsidRDefault="003224BF" w:rsidP="00FB4ED8">
            <w:pPr>
              <w:jc w:val="center"/>
            </w:pPr>
            <w:r>
              <w:t>1.238</w:t>
            </w:r>
          </w:p>
        </w:tc>
      </w:tr>
      <w:tr w:rsidR="003224BF" w:rsidRPr="003548CF" w14:paraId="0F2C0440" w14:textId="77777777" w:rsidTr="00FB4ED8">
        <w:tc>
          <w:tcPr>
            <w:tcW w:w="284" w:type="dxa"/>
            <w:tcBorders>
              <w:top w:val="nil"/>
              <w:bottom w:val="nil"/>
            </w:tcBorders>
          </w:tcPr>
          <w:p w14:paraId="3DDAC1CD" w14:textId="77777777" w:rsidR="003224BF" w:rsidRDefault="003224BF" w:rsidP="00FB4ED8"/>
        </w:tc>
        <w:tc>
          <w:tcPr>
            <w:tcW w:w="3402" w:type="dxa"/>
            <w:tcBorders>
              <w:top w:val="nil"/>
              <w:bottom w:val="nil"/>
            </w:tcBorders>
          </w:tcPr>
          <w:p w14:paraId="0C49A161" w14:textId="77777777" w:rsidR="003224BF" w:rsidRDefault="003224BF" w:rsidP="00FB4ED8">
            <w:r>
              <w:t>3-month pulse</w:t>
            </w:r>
          </w:p>
        </w:tc>
        <w:tc>
          <w:tcPr>
            <w:tcW w:w="1417" w:type="dxa"/>
            <w:tcBorders>
              <w:top w:val="nil"/>
              <w:bottom w:val="nil"/>
            </w:tcBorders>
            <w:vAlign w:val="center"/>
          </w:tcPr>
          <w:p w14:paraId="7FC0B9C9" w14:textId="77777777" w:rsidR="003224BF" w:rsidRPr="003548CF" w:rsidRDefault="003224BF" w:rsidP="00FB4ED8">
            <w:pPr>
              <w:jc w:val="center"/>
            </w:pPr>
            <w:r>
              <w:t>1.130</w:t>
            </w:r>
          </w:p>
        </w:tc>
        <w:tc>
          <w:tcPr>
            <w:tcW w:w="1275" w:type="dxa"/>
            <w:tcBorders>
              <w:top w:val="nil"/>
              <w:bottom w:val="nil"/>
            </w:tcBorders>
            <w:vAlign w:val="center"/>
          </w:tcPr>
          <w:p w14:paraId="1FA45306" w14:textId="77777777" w:rsidR="003224BF" w:rsidRPr="003548CF" w:rsidRDefault="003224BF" w:rsidP="00FB4ED8">
            <w:pPr>
              <w:jc w:val="center"/>
            </w:pPr>
            <w:r>
              <w:t>1.034</w:t>
            </w:r>
          </w:p>
        </w:tc>
        <w:tc>
          <w:tcPr>
            <w:tcW w:w="1134" w:type="dxa"/>
            <w:tcBorders>
              <w:top w:val="nil"/>
              <w:bottom w:val="nil"/>
            </w:tcBorders>
            <w:vAlign w:val="center"/>
          </w:tcPr>
          <w:p w14:paraId="7E11E285" w14:textId="77777777" w:rsidR="003224BF" w:rsidRPr="003548CF" w:rsidRDefault="003224BF" w:rsidP="00FB4ED8">
            <w:pPr>
              <w:jc w:val="center"/>
            </w:pPr>
            <w:r>
              <w:t>1.235</w:t>
            </w:r>
          </w:p>
        </w:tc>
      </w:tr>
      <w:tr w:rsidR="003224BF" w:rsidRPr="00AC574D" w14:paraId="0052AA3F" w14:textId="77777777" w:rsidTr="00FB4ED8">
        <w:tc>
          <w:tcPr>
            <w:tcW w:w="284" w:type="dxa"/>
            <w:tcBorders>
              <w:top w:val="nil"/>
              <w:bottom w:val="nil"/>
            </w:tcBorders>
          </w:tcPr>
          <w:p w14:paraId="26ABCF83" w14:textId="77777777" w:rsidR="003224BF" w:rsidRPr="00AC574D" w:rsidRDefault="003224BF" w:rsidP="00FB4ED8">
            <w:pPr>
              <w:rPr>
                <w:sz w:val="12"/>
                <w:szCs w:val="12"/>
              </w:rPr>
            </w:pPr>
          </w:p>
        </w:tc>
        <w:tc>
          <w:tcPr>
            <w:tcW w:w="3402" w:type="dxa"/>
            <w:tcBorders>
              <w:top w:val="nil"/>
              <w:bottom w:val="nil"/>
            </w:tcBorders>
          </w:tcPr>
          <w:p w14:paraId="28449A46" w14:textId="77777777" w:rsidR="003224BF" w:rsidRPr="00AC574D" w:rsidRDefault="003224BF" w:rsidP="00FB4ED8">
            <w:pPr>
              <w:rPr>
                <w:sz w:val="12"/>
                <w:szCs w:val="12"/>
              </w:rPr>
            </w:pPr>
          </w:p>
        </w:tc>
        <w:tc>
          <w:tcPr>
            <w:tcW w:w="1417" w:type="dxa"/>
            <w:tcBorders>
              <w:top w:val="nil"/>
              <w:bottom w:val="nil"/>
            </w:tcBorders>
            <w:vAlign w:val="center"/>
          </w:tcPr>
          <w:p w14:paraId="6ADF466B" w14:textId="77777777" w:rsidR="003224BF" w:rsidRPr="00AC574D" w:rsidRDefault="003224BF" w:rsidP="00FB4ED8">
            <w:pPr>
              <w:jc w:val="center"/>
              <w:rPr>
                <w:sz w:val="12"/>
                <w:szCs w:val="12"/>
              </w:rPr>
            </w:pPr>
          </w:p>
        </w:tc>
        <w:tc>
          <w:tcPr>
            <w:tcW w:w="1275" w:type="dxa"/>
            <w:tcBorders>
              <w:top w:val="nil"/>
              <w:bottom w:val="nil"/>
            </w:tcBorders>
            <w:vAlign w:val="center"/>
          </w:tcPr>
          <w:p w14:paraId="129D72A8" w14:textId="77777777" w:rsidR="003224BF" w:rsidRPr="00AC574D" w:rsidRDefault="003224BF" w:rsidP="00FB4ED8">
            <w:pPr>
              <w:jc w:val="center"/>
              <w:rPr>
                <w:sz w:val="12"/>
                <w:szCs w:val="12"/>
              </w:rPr>
            </w:pPr>
          </w:p>
        </w:tc>
        <w:tc>
          <w:tcPr>
            <w:tcW w:w="1134" w:type="dxa"/>
            <w:tcBorders>
              <w:top w:val="nil"/>
              <w:bottom w:val="nil"/>
            </w:tcBorders>
            <w:vAlign w:val="center"/>
          </w:tcPr>
          <w:p w14:paraId="3D444D34" w14:textId="77777777" w:rsidR="003224BF" w:rsidRPr="00AC574D" w:rsidRDefault="003224BF" w:rsidP="00FB4ED8">
            <w:pPr>
              <w:jc w:val="center"/>
              <w:rPr>
                <w:sz w:val="12"/>
                <w:szCs w:val="12"/>
              </w:rPr>
            </w:pPr>
          </w:p>
        </w:tc>
      </w:tr>
      <w:tr w:rsidR="003224BF" w:rsidRPr="003548CF" w14:paraId="754C5F81" w14:textId="77777777" w:rsidTr="00FB4ED8">
        <w:tc>
          <w:tcPr>
            <w:tcW w:w="3686" w:type="dxa"/>
            <w:gridSpan w:val="2"/>
            <w:tcBorders>
              <w:top w:val="nil"/>
              <w:bottom w:val="nil"/>
            </w:tcBorders>
          </w:tcPr>
          <w:p w14:paraId="7E59EB01" w14:textId="77777777" w:rsidR="003224BF" w:rsidRPr="00CB09BE" w:rsidRDefault="003224BF" w:rsidP="00FB4ED8">
            <w:pPr>
              <w:rPr>
                <w:vertAlign w:val="superscript"/>
              </w:rPr>
            </w:pPr>
            <w:r>
              <w:t>Number of past-year quit attempts</w:t>
            </w:r>
            <w:r>
              <w:rPr>
                <w:vertAlign w:val="superscript"/>
              </w:rPr>
              <w:t>3a*</w:t>
            </w:r>
          </w:p>
        </w:tc>
        <w:tc>
          <w:tcPr>
            <w:tcW w:w="1417" w:type="dxa"/>
            <w:tcBorders>
              <w:top w:val="nil"/>
              <w:bottom w:val="nil"/>
            </w:tcBorders>
            <w:vAlign w:val="center"/>
          </w:tcPr>
          <w:p w14:paraId="5A998770" w14:textId="77777777" w:rsidR="003224BF" w:rsidRPr="003548CF" w:rsidRDefault="003224BF" w:rsidP="00FB4ED8">
            <w:pPr>
              <w:jc w:val="center"/>
            </w:pPr>
          </w:p>
        </w:tc>
        <w:tc>
          <w:tcPr>
            <w:tcW w:w="1275" w:type="dxa"/>
            <w:tcBorders>
              <w:top w:val="nil"/>
              <w:bottom w:val="nil"/>
            </w:tcBorders>
            <w:vAlign w:val="center"/>
          </w:tcPr>
          <w:p w14:paraId="4EEDC880" w14:textId="77777777" w:rsidR="003224BF" w:rsidRPr="003548CF" w:rsidRDefault="003224BF" w:rsidP="00FB4ED8">
            <w:pPr>
              <w:jc w:val="center"/>
            </w:pPr>
          </w:p>
        </w:tc>
        <w:tc>
          <w:tcPr>
            <w:tcW w:w="1134" w:type="dxa"/>
            <w:tcBorders>
              <w:top w:val="nil"/>
              <w:bottom w:val="nil"/>
            </w:tcBorders>
            <w:vAlign w:val="center"/>
          </w:tcPr>
          <w:p w14:paraId="1331B729" w14:textId="77777777" w:rsidR="003224BF" w:rsidRPr="003548CF" w:rsidRDefault="003224BF" w:rsidP="00FB4ED8">
            <w:pPr>
              <w:jc w:val="center"/>
            </w:pPr>
          </w:p>
        </w:tc>
      </w:tr>
      <w:tr w:rsidR="003224BF" w:rsidRPr="003548CF" w14:paraId="0B80F58C" w14:textId="77777777" w:rsidTr="00FB4ED8">
        <w:tc>
          <w:tcPr>
            <w:tcW w:w="284" w:type="dxa"/>
            <w:tcBorders>
              <w:top w:val="nil"/>
              <w:bottom w:val="nil"/>
            </w:tcBorders>
          </w:tcPr>
          <w:p w14:paraId="0DF8E03C" w14:textId="77777777" w:rsidR="003224BF" w:rsidRDefault="003224BF" w:rsidP="00FB4ED8"/>
        </w:tc>
        <w:tc>
          <w:tcPr>
            <w:tcW w:w="3402" w:type="dxa"/>
            <w:tcBorders>
              <w:top w:val="nil"/>
              <w:bottom w:val="nil"/>
            </w:tcBorders>
          </w:tcPr>
          <w:p w14:paraId="1FBF27C1" w14:textId="77777777" w:rsidR="003224BF" w:rsidRDefault="003224BF" w:rsidP="00FB4ED8">
            <w:r>
              <w:t>2-month pulse</w:t>
            </w:r>
          </w:p>
        </w:tc>
        <w:tc>
          <w:tcPr>
            <w:tcW w:w="1417" w:type="dxa"/>
            <w:tcBorders>
              <w:top w:val="nil"/>
              <w:bottom w:val="nil"/>
            </w:tcBorders>
            <w:vAlign w:val="center"/>
          </w:tcPr>
          <w:p w14:paraId="0364D54F" w14:textId="77777777" w:rsidR="003224BF" w:rsidRPr="00141FE0" w:rsidRDefault="003224BF" w:rsidP="00FB4ED8">
            <w:pPr>
              <w:jc w:val="center"/>
              <w:rPr>
                <w:iCs/>
              </w:rPr>
            </w:pPr>
            <w:r w:rsidRPr="00141FE0">
              <w:rPr>
                <w:iCs/>
              </w:rPr>
              <w:t>0.997</w:t>
            </w:r>
          </w:p>
        </w:tc>
        <w:tc>
          <w:tcPr>
            <w:tcW w:w="1275" w:type="dxa"/>
            <w:tcBorders>
              <w:top w:val="nil"/>
              <w:bottom w:val="nil"/>
            </w:tcBorders>
            <w:vAlign w:val="center"/>
          </w:tcPr>
          <w:p w14:paraId="4E57E208" w14:textId="77777777" w:rsidR="003224BF" w:rsidRPr="003548CF" w:rsidRDefault="003224BF" w:rsidP="00FB4ED8">
            <w:pPr>
              <w:jc w:val="center"/>
            </w:pPr>
            <w:r>
              <w:t>0.922</w:t>
            </w:r>
          </w:p>
        </w:tc>
        <w:tc>
          <w:tcPr>
            <w:tcW w:w="1134" w:type="dxa"/>
            <w:tcBorders>
              <w:top w:val="nil"/>
              <w:bottom w:val="nil"/>
            </w:tcBorders>
            <w:vAlign w:val="center"/>
          </w:tcPr>
          <w:p w14:paraId="1C873ECD" w14:textId="77777777" w:rsidR="003224BF" w:rsidRPr="003548CF" w:rsidRDefault="003224BF" w:rsidP="00FB4ED8">
            <w:pPr>
              <w:jc w:val="center"/>
            </w:pPr>
            <w:r>
              <w:t>1.078</w:t>
            </w:r>
          </w:p>
        </w:tc>
      </w:tr>
      <w:tr w:rsidR="003224BF" w:rsidRPr="003548CF" w14:paraId="00273CCF" w14:textId="77777777" w:rsidTr="00FB4ED8">
        <w:tc>
          <w:tcPr>
            <w:tcW w:w="284" w:type="dxa"/>
            <w:tcBorders>
              <w:top w:val="nil"/>
              <w:bottom w:val="nil"/>
            </w:tcBorders>
          </w:tcPr>
          <w:p w14:paraId="6D58C2BD" w14:textId="77777777" w:rsidR="003224BF" w:rsidRDefault="003224BF" w:rsidP="00FB4ED8"/>
        </w:tc>
        <w:tc>
          <w:tcPr>
            <w:tcW w:w="3402" w:type="dxa"/>
            <w:tcBorders>
              <w:top w:val="nil"/>
              <w:bottom w:val="nil"/>
            </w:tcBorders>
          </w:tcPr>
          <w:p w14:paraId="0133C66C" w14:textId="77777777" w:rsidR="003224BF" w:rsidRDefault="003224BF" w:rsidP="00FB4ED8">
            <w:r>
              <w:t>3-month pulse</w:t>
            </w:r>
          </w:p>
        </w:tc>
        <w:tc>
          <w:tcPr>
            <w:tcW w:w="1417" w:type="dxa"/>
            <w:tcBorders>
              <w:top w:val="nil"/>
              <w:bottom w:val="nil"/>
            </w:tcBorders>
            <w:vAlign w:val="center"/>
          </w:tcPr>
          <w:p w14:paraId="3A4FD728" w14:textId="77777777" w:rsidR="003224BF" w:rsidRPr="00141FE0" w:rsidRDefault="003224BF" w:rsidP="00FB4ED8">
            <w:pPr>
              <w:jc w:val="center"/>
              <w:rPr>
                <w:iCs/>
              </w:rPr>
            </w:pPr>
            <w:r w:rsidRPr="00141FE0">
              <w:rPr>
                <w:iCs/>
              </w:rPr>
              <w:t>1.000</w:t>
            </w:r>
          </w:p>
        </w:tc>
        <w:tc>
          <w:tcPr>
            <w:tcW w:w="1275" w:type="dxa"/>
            <w:tcBorders>
              <w:top w:val="nil"/>
              <w:bottom w:val="nil"/>
            </w:tcBorders>
            <w:vAlign w:val="center"/>
          </w:tcPr>
          <w:p w14:paraId="23FDDCAC" w14:textId="77777777" w:rsidR="003224BF" w:rsidRPr="003548CF" w:rsidRDefault="003224BF" w:rsidP="00FB4ED8">
            <w:pPr>
              <w:jc w:val="center"/>
            </w:pPr>
            <w:r>
              <w:t>0.937</w:t>
            </w:r>
          </w:p>
        </w:tc>
        <w:tc>
          <w:tcPr>
            <w:tcW w:w="1134" w:type="dxa"/>
            <w:tcBorders>
              <w:top w:val="nil"/>
              <w:bottom w:val="nil"/>
            </w:tcBorders>
            <w:vAlign w:val="center"/>
          </w:tcPr>
          <w:p w14:paraId="5D0767D5" w14:textId="77777777" w:rsidR="003224BF" w:rsidRPr="003548CF" w:rsidRDefault="003224BF" w:rsidP="00FB4ED8">
            <w:pPr>
              <w:jc w:val="center"/>
            </w:pPr>
            <w:r>
              <w:t>1.067</w:t>
            </w:r>
          </w:p>
        </w:tc>
      </w:tr>
      <w:tr w:rsidR="003224BF" w:rsidRPr="00AC574D" w14:paraId="7612CECB" w14:textId="77777777" w:rsidTr="00FB4ED8">
        <w:tc>
          <w:tcPr>
            <w:tcW w:w="284" w:type="dxa"/>
            <w:tcBorders>
              <w:top w:val="nil"/>
              <w:bottom w:val="nil"/>
            </w:tcBorders>
          </w:tcPr>
          <w:p w14:paraId="7C549049" w14:textId="77777777" w:rsidR="003224BF" w:rsidRPr="00AC574D" w:rsidRDefault="003224BF" w:rsidP="00FB4ED8">
            <w:pPr>
              <w:rPr>
                <w:sz w:val="12"/>
                <w:szCs w:val="12"/>
              </w:rPr>
            </w:pPr>
          </w:p>
        </w:tc>
        <w:tc>
          <w:tcPr>
            <w:tcW w:w="3402" w:type="dxa"/>
            <w:tcBorders>
              <w:top w:val="nil"/>
              <w:bottom w:val="nil"/>
            </w:tcBorders>
          </w:tcPr>
          <w:p w14:paraId="53303E7A" w14:textId="77777777" w:rsidR="003224BF" w:rsidRPr="00AC574D" w:rsidRDefault="003224BF" w:rsidP="00FB4ED8">
            <w:pPr>
              <w:rPr>
                <w:sz w:val="12"/>
                <w:szCs w:val="12"/>
              </w:rPr>
            </w:pPr>
          </w:p>
        </w:tc>
        <w:tc>
          <w:tcPr>
            <w:tcW w:w="1417" w:type="dxa"/>
            <w:tcBorders>
              <w:top w:val="nil"/>
              <w:bottom w:val="nil"/>
            </w:tcBorders>
            <w:vAlign w:val="center"/>
          </w:tcPr>
          <w:p w14:paraId="7CD99D37" w14:textId="77777777" w:rsidR="003224BF" w:rsidRPr="00AC574D" w:rsidRDefault="003224BF" w:rsidP="00FB4ED8">
            <w:pPr>
              <w:jc w:val="center"/>
              <w:rPr>
                <w:sz w:val="12"/>
                <w:szCs w:val="12"/>
              </w:rPr>
            </w:pPr>
          </w:p>
        </w:tc>
        <w:tc>
          <w:tcPr>
            <w:tcW w:w="1275" w:type="dxa"/>
            <w:tcBorders>
              <w:top w:val="nil"/>
              <w:bottom w:val="nil"/>
            </w:tcBorders>
            <w:vAlign w:val="center"/>
          </w:tcPr>
          <w:p w14:paraId="43715173" w14:textId="77777777" w:rsidR="003224BF" w:rsidRPr="00AC574D" w:rsidRDefault="003224BF" w:rsidP="00FB4ED8">
            <w:pPr>
              <w:jc w:val="center"/>
              <w:rPr>
                <w:sz w:val="12"/>
                <w:szCs w:val="12"/>
              </w:rPr>
            </w:pPr>
          </w:p>
        </w:tc>
        <w:tc>
          <w:tcPr>
            <w:tcW w:w="1134" w:type="dxa"/>
            <w:tcBorders>
              <w:top w:val="nil"/>
              <w:bottom w:val="nil"/>
            </w:tcBorders>
            <w:vAlign w:val="center"/>
          </w:tcPr>
          <w:p w14:paraId="6D4E7607" w14:textId="77777777" w:rsidR="003224BF" w:rsidRPr="00AC574D" w:rsidRDefault="003224BF" w:rsidP="00FB4ED8">
            <w:pPr>
              <w:jc w:val="center"/>
              <w:rPr>
                <w:sz w:val="12"/>
                <w:szCs w:val="12"/>
              </w:rPr>
            </w:pPr>
          </w:p>
        </w:tc>
      </w:tr>
      <w:tr w:rsidR="003224BF" w14:paraId="31A40EAB" w14:textId="77777777" w:rsidTr="00FB4ED8">
        <w:tc>
          <w:tcPr>
            <w:tcW w:w="3686" w:type="dxa"/>
            <w:gridSpan w:val="2"/>
            <w:tcBorders>
              <w:top w:val="nil"/>
              <w:bottom w:val="nil"/>
            </w:tcBorders>
          </w:tcPr>
          <w:p w14:paraId="4A944372" w14:textId="53AB217B" w:rsidR="003224BF" w:rsidRPr="00CB09BE" w:rsidRDefault="001D625B" w:rsidP="00FB4ED8">
            <w:pPr>
              <w:rPr>
                <w:vertAlign w:val="superscript"/>
              </w:rPr>
            </w:pPr>
            <w:r>
              <w:t>Medium</w:t>
            </w:r>
            <w:r w:rsidR="003224BF">
              <w:t>-term abstinence</w:t>
            </w:r>
            <w:r w:rsidR="003224BF">
              <w:rPr>
                <w:vertAlign w:val="superscript"/>
              </w:rPr>
              <w:t>5b</w:t>
            </w:r>
          </w:p>
        </w:tc>
        <w:tc>
          <w:tcPr>
            <w:tcW w:w="1417" w:type="dxa"/>
            <w:tcBorders>
              <w:top w:val="nil"/>
              <w:bottom w:val="nil"/>
            </w:tcBorders>
            <w:vAlign w:val="center"/>
          </w:tcPr>
          <w:p w14:paraId="34EC5670" w14:textId="77777777" w:rsidR="003224BF" w:rsidRDefault="003224BF" w:rsidP="00FB4ED8">
            <w:pPr>
              <w:jc w:val="center"/>
            </w:pPr>
          </w:p>
        </w:tc>
        <w:tc>
          <w:tcPr>
            <w:tcW w:w="1275" w:type="dxa"/>
            <w:tcBorders>
              <w:top w:val="nil"/>
              <w:bottom w:val="nil"/>
            </w:tcBorders>
            <w:vAlign w:val="center"/>
          </w:tcPr>
          <w:p w14:paraId="69BCE159" w14:textId="77777777" w:rsidR="003224BF" w:rsidRDefault="003224BF" w:rsidP="00FB4ED8">
            <w:pPr>
              <w:jc w:val="center"/>
            </w:pPr>
          </w:p>
        </w:tc>
        <w:tc>
          <w:tcPr>
            <w:tcW w:w="1134" w:type="dxa"/>
            <w:tcBorders>
              <w:top w:val="nil"/>
              <w:bottom w:val="nil"/>
            </w:tcBorders>
            <w:vAlign w:val="center"/>
          </w:tcPr>
          <w:p w14:paraId="0E1E0B4C" w14:textId="77777777" w:rsidR="003224BF" w:rsidRDefault="003224BF" w:rsidP="00FB4ED8">
            <w:pPr>
              <w:jc w:val="center"/>
            </w:pPr>
          </w:p>
        </w:tc>
      </w:tr>
      <w:tr w:rsidR="003224BF" w14:paraId="45D12153" w14:textId="77777777" w:rsidTr="00FB4ED8">
        <w:tc>
          <w:tcPr>
            <w:tcW w:w="284" w:type="dxa"/>
            <w:tcBorders>
              <w:top w:val="nil"/>
              <w:bottom w:val="nil"/>
            </w:tcBorders>
          </w:tcPr>
          <w:p w14:paraId="7DD38877" w14:textId="77777777" w:rsidR="003224BF" w:rsidRDefault="003224BF" w:rsidP="00FB4ED8"/>
        </w:tc>
        <w:tc>
          <w:tcPr>
            <w:tcW w:w="3402" w:type="dxa"/>
            <w:tcBorders>
              <w:top w:val="nil"/>
              <w:bottom w:val="nil"/>
            </w:tcBorders>
          </w:tcPr>
          <w:p w14:paraId="37272EF9" w14:textId="77777777" w:rsidR="003224BF" w:rsidRDefault="003224BF" w:rsidP="00FB4ED8">
            <w:r>
              <w:t>2-month pulse</w:t>
            </w:r>
          </w:p>
        </w:tc>
        <w:tc>
          <w:tcPr>
            <w:tcW w:w="1417" w:type="dxa"/>
            <w:tcBorders>
              <w:top w:val="nil"/>
              <w:bottom w:val="nil"/>
            </w:tcBorders>
            <w:vAlign w:val="center"/>
          </w:tcPr>
          <w:p w14:paraId="7541D61A" w14:textId="77777777" w:rsidR="003224BF" w:rsidRPr="007D3E25" w:rsidRDefault="003224BF" w:rsidP="00FB4ED8">
            <w:pPr>
              <w:jc w:val="center"/>
            </w:pPr>
            <w:r>
              <w:t>0.762</w:t>
            </w:r>
          </w:p>
        </w:tc>
        <w:tc>
          <w:tcPr>
            <w:tcW w:w="1275" w:type="dxa"/>
            <w:tcBorders>
              <w:top w:val="nil"/>
              <w:bottom w:val="nil"/>
            </w:tcBorders>
            <w:vAlign w:val="center"/>
          </w:tcPr>
          <w:p w14:paraId="79BFA6DE" w14:textId="77777777" w:rsidR="003224BF" w:rsidRDefault="003224BF" w:rsidP="00FB4ED8">
            <w:pPr>
              <w:jc w:val="center"/>
            </w:pPr>
            <w:r>
              <w:t>0.498</w:t>
            </w:r>
          </w:p>
        </w:tc>
        <w:tc>
          <w:tcPr>
            <w:tcW w:w="1134" w:type="dxa"/>
            <w:tcBorders>
              <w:top w:val="nil"/>
              <w:bottom w:val="nil"/>
            </w:tcBorders>
            <w:vAlign w:val="center"/>
          </w:tcPr>
          <w:p w14:paraId="48718391" w14:textId="77777777" w:rsidR="003224BF" w:rsidRDefault="003224BF" w:rsidP="00FB4ED8">
            <w:pPr>
              <w:jc w:val="center"/>
            </w:pPr>
            <w:r>
              <w:t>1.167</w:t>
            </w:r>
          </w:p>
        </w:tc>
      </w:tr>
      <w:tr w:rsidR="003224BF" w14:paraId="09D08E61" w14:textId="77777777" w:rsidTr="00FB4ED8">
        <w:tc>
          <w:tcPr>
            <w:tcW w:w="284" w:type="dxa"/>
            <w:tcBorders>
              <w:top w:val="nil"/>
              <w:bottom w:val="nil"/>
            </w:tcBorders>
          </w:tcPr>
          <w:p w14:paraId="02F84A38" w14:textId="77777777" w:rsidR="003224BF" w:rsidRDefault="003224BF" w:rsidP="00FB4ED8"/>
        </w:tc>
        <w:tc>
          <w:tcPr>
            <w:tcW w:w="3402" w:type="dxa"/>
            <w:tcBorders>
              <w:top w:val="nil"/>
              <w:bottom w:val="nil"/>
            </w:tcBorders>
          </w:tcPr>
          <w:p w14:paraId="0A43EA63" w14:textId="77777777" w:rsidR="003224BF" w:rsidRDefault="003224BF" w:rsidP="00FB4ED8">
            <w:r>
              <w:t>3-month pulse</w:t>
            </w:r>
          </w:p>
        </w:tc>
        <w:tc>
          <w:tcPr>
            <w:tcW w:w="1417" w:type="dxa"/>
            <w:tcBorders>
              <w:top w:val="nil"/>
              <w:bottom w:val="nil"/>
            </w:tcBorders>
            <w:vAlign w:val="center"/>
          </w:tcPr>
          <w:p w14:paraId="6A83999A" w14:textId="77777777" w:rsidR="003224BF" w:rsidRPr="009B10A8" w:rsidRDefault="003224BF" w:rsidP="00FB4ED8">
            <w:pPr>
              <w:jc w:val="center"/>
            </w:pPr>
            <w:r>
              <w:t>0.701</w:t>
            </w:r>
          </w:p>
        </w:tc>
        <w:tc>
          <w:tcPr>
            <w:tcW w:w="1275" w:type="dxa"/>
            <w:tcBorders>
              <w:top w:val="nil"/>
              <w:bottom w:val="nil"/>
            </w:tcBorders>
            <w:vAlign w:val="center"/>
          </w:tcPr>
          <w:p w14:paraId="55A89E46" w14:textId="77777777" w:rsidR="003224BF" w:rsidRDefault="003224BF" w:rsidP="00FB4ED8">
            <w:pPr>
              <w:jc w:val="center"/>
            </w:pPr>
            <w:r>
              <w:t>0.498</w:t>
            </w:r>
          </w:p>
        </w:tc>
        <w:tc>
          <w:tcPr>
            <w:tcW w:w="1134" w:type="dxa"/>
            <w:tcBorders>
              <w:top w:val="nil"/>
              <w:bottom w:val="nil"/>
            </w:tcBorders>
            <w:vAlign w:val="center"/>
          </w:tcPr>
          <w:p w14:paraId="40CCBF38" w14:textId="77777777" w:rsidR="003224BF" w:rsidRDefault="003224BF" w:rsidP="00FB4ED8">
            <w:pPr>
              <w:jc w:val="center"/>
            </w:pPr>
            <w:r>
              <w:t>0.987</w:t>
            </w:r>
          </w:p>
        </w:tc>
      </w:tr>
      <w:tr w:rsidR="003224BF" w:rsidRPr="00AC574D" w14:paraId="283B8F12" w14:textId="77777777" w:rsidTr="00FB4ED8">
        <w:tc>
          <w:tcPr>
            <w:tcW w:w="284" w:type="dxa"/>
            <w:tcBorders>
              <w:top w:val="nil"/>
              <w:bottom w:val="nil"/>
            </w:tcBorders>
          </w:tcPr>
          <w:p w14:paraId="20F2DA36" w14:textId="77777777" w:rsidR="003224BF" w:rsidRPr="00AC574D" w:rsidRDefault="003224BF" w:rsidP="00FB4ED8">
            <w:pPr>
              <w:rPr>
                <w:sz w:val="12"/>
                <w:szCs w:val="12"/>
              </w:rPr>
            </w:pPr>
          </w:p>
        </w:tc>
        <w:tc>
          <w:tcPr>
            <w:tcW w:w="3402" w:type="dxa"/>
            <w:tcBorders>
              <w:top w:val="nil"/>
              <w:bottom w:val="nil"/>
            </w:tcBorders>
          </w:tcPr>
          <w:p w14:paraId="1FA9FB39" w14:textId="77777777" w:rsidR="003224BF" w:rsidRPr="00AC574D" w:rsidRDefault="003224BF" w:rsidP="00FB4ED8">
            <w:pPr>
              <w:rPr>
                <w:sz w:val="12"/>
                <w:szCs w:val="12"/>
              </w:rPr>
            </w:pPr>
          </w:p>
        </w:tc>
        <w:tc>
          <w:tcPr>
            <w:tcW w:w="1417" w:type="dxa"/>
            <w:tcBorders>
              <w:top w:val="nil"/>
              <w:bottom w:val="nil"/>
            </w:tcBorders>
            <w:vAlign w:val="center"/>
          </w:tcPr>
          <w:p w14:paraId="5717769F" w14:textId="77777777" w:rsidR="003224BF" w:rsidRPr="00AC574D" w:rsidRDefault="003224BF" w:rsidP="00FB4ED8">
            <w:pPr>
              <w:jc w:val="center"/>
              <w:rPr>
                <w:sz w:val="12"/>
                <w:szCs w:val="12"/>
              </w:rPr>
            </w:pPr>
          </w:p>
        </w:tc>
        <w:tc>
          <w:tcPr>
            <w:tcW w:w="1275" w:type="dxa"/>
            <w:tcBorders>
              <w:top w:val="nil"/>
              <w:bottom w:val="nil"/>
            </w:tcBorders>
            <w:vAlign w:val="center"/>
          </w:tcPr>
          <w:p w14:paraId="3A2EA574" w14:textId="77777777" w:rsidR="003224BF" w:rsidRPr="00AC574D" w:rsidRDefault="003224BF" w:rsidP="00FB4ED8">
            <w:pPr>
              <w:jc w:val="center"/>
              <w:rPr>
                <w:sz w:val="12"/>
                <w:szCs w:val="12"/>
              </w:rPr>
            </w:pPr>
          </w:p>
        </w:tc>
        <w:tc>
          <w:tcPr>
            <w:tcW w:w="1134" w:type="dxa"/>
            <w:tcBorders>
              <w:top w:val="nil"/>
              <w:bottom w:val="nil"/>
            </w:tcBorders>
            <w:vAlign w:val="center"/>
          </w:tcPr>
          <w:p w14:paraId="2A8E1800" w14:textId="77777777" w:rsidR="003224BF" w:rsidRPr="00AC574D" w:rsidRDefault="003224BF" w:rsidP="00FB4ED8">
            <w:pPr>
              <w:jc w:val="center"/>
              <w:rPr>
                <w:sz w:val="12"/>
                <w:szCs w:val="12"/>
              </w:rPr>
            </w:pPr>
          </w:p>
        </w:tc>
      </w:tr>
      <w:tr w:rsidR="003224BF" w14:paraId="1BF91175" w14:textId="77777777" w:rsidTr="00FB4ED8">
        <w:tc>
          <w:tcPr>
            <w:tcW w:w="3686" w:type="dxa"/>
            <w:gridSpan w:val="2"/>
            <w:tcBorders>
              <w:top w:val="nil"/>
              <w:bottom w:val="nil"/>
            </w:tcBorders>
          </w:tcPr>
          <w:p w14:paraId="0FEC5B91" w14:textId="77777777" w:rsidR="003224BF" w:rsidRPr="00CB09BE" w:rsidRDefault="003224BF" w:rsidP="00FB4ED8">
            <w:pPr>
              <w:rPr>
                <w:vertAlign w:val="superscript"/>
              </w:rPr>
            </w:pPr>
            <w:r>
              <w:t>Use of prescription medication</w:t>
            </w:r>
            <w:r>
              <w:rPr>
                <w:vertAlign w:val="superscript"/>
              </w:rPr>
              <w:t>3b</w:t>
            </w:r>
          </w:p>
        </w:tc>
        <w:tc>
          <w:tcPr>
            <w:tcW w:w="1417" w:type="dxa"/>
            <w:tcBorders>
              <w:top w:val="nil"/>
              <w:bottom w:val="nil"/>
            </w:tcBorders>
            <w:vAlign w:val="center"/>
          </w:tcPr>
          <w:p w14:paraId="79817BBA" w14:textId="77777777" w:rsidR="003224BF" w:rsidRDefault="003224BF" w:rsidP="00FB4ED8">
            <w:pPr>
              <w:jc w:val="center"/>
            </w:pPr>
          </w:p>
        </w:tc>
        <w:tc>
          <w:tcPr>
            <w:tcW w:w="1275" w:type="dxa"/>
            <w:tcBorders>
              <w:top w:val="nil"/>
              <w:bottom w:val="nil"/>
            </w:tcBorders>
            <w:vAlign w:val="center"/>
          </w:tcPr>
          <w:p w14:paraId="7774754B" w14:textId="77777777" w:rsidR="003224BF" w:rsidRDefault="003224BF" w:rsidP="00FB4ED8">
            <w:pPr>
              <w:jc w:val="center"/>
            </w:pPr>
          </w:p>
        </w:tc>
        <w:tc>
          <w:tcPr>
            <w:tcW w:w="1134" w:type="dxa"/>
            <w:tcBorders>
              <w:top w:val="nil"/>
              <w:bottom w:val="nil"/>
            </w:tcBorders>
            <w:vAlign w:val="center"/>
          </w:tcPr>
          <w:p w14:paraId="49C4BFA6" w14:textId="77777777" w:rsidR="003224BF" w:rsidRDefault="003224BF" w:rsidP="00FB4ED8">
            <w:pPr>
              <w:jc w:val="center"/>
            </w:pPr>
          </w:p>
        </w:tc>
      </w:tr>
      <w:tr w:rsidR="003224BF" w14:paraId="6E68D8C3" w14:textId="77777777" w:rsidTr="00FB4ED8">
        <w:tc>
          <w:tcPr>
            <w:tcW w:w="284" w:type="dxa"/>
            <w:tcBorders>
              <w:top w:val="nil"/>
              <w:bottom w:val="nil"/>
            </w:tcBorders>
          </w:tcPr>
          <w:p w14:paraId="3D1F7A4A" w14:textId="77777777" w:rsidR="003224BF" w:rsidRDefault="003224BF" w:rsidP="00FB4ED8"/>
        </w:tc>
        <w:tc>
          <w:tcPr>
            <w:tcW w:w="3402" w:type="dxa"/>
            <w:tcBorders>
              <w:top w:val="nil"/>
              <w:bottom w:val="nil"/>
            </w:tcBorders>
          </w:tcPr>
          <w:p w14:paraId="7BA338FA" w14:textId="77777777" w:rsidR="003224BF" w:rsidRDefault="003224BF" w:rsidP="00FB4ED8">
            <w:r>
              <w:t>2-month pulse</w:t>
            </w:r>
          </w:p>
        </w:tc>
        <w:tc>
          <w:tcPr>
            <w:tcW w:w="1417" w:type="dxa"/>
            <w:tcBorders>
              <w:top w:val="nil"/>
              <w:bottom w:val="nil"/>
            </w:tcBorders>
            <w:vAlign w:val="center"/>
          </w:tcPr>
          <w:p w14:paraId="3FCDD5B1" w14:textId="77777777" w:rsidR="003224BF" w:rsidRDefault="003224BF" w:rsidP="00FB4ED8">
            <w:pPr>
              <w:jc w:val="center"/>
            </w:pPr>
            <w:r>
              <w:t>1.019</w:t>
            </w:r>
          </w:p>
        </w:tc>
        <w:tc>
          <w:tcPr>
            <w:tcW w:w="1275" w:type="dxa"/>
            <w:tcBorders>
              <w:top w:val="nil"/>
              <w:bottom w:val="nil"/>
            </w:tcBorders>
            <w:vAlign w:val="center"/>
          </w:tcPr>
          <w:p w14:paraId="568BBF57" w14:textId="77777777" w:rsidR="003224BF" w:rsidRDefault="003224BF" w:rsidP="00FB4ED8">
            <w:pPr>
              <w:jc w:val="center"/>
            </w:pPr>
            <w:r>
              <w:t>0.614</w:t>
            </w:r>
          </w:p>
        </w:tc>
        <w:tc>
          <w:tcPr>
            <w:tcW w:w="1134" w:type="dxa"/>
            <w:tcBorders>
              <w:top w:val="nil"/>
              <w:bottom w:val="nil"/>
            </w:tcBorders>
            <w:vAlign w:val="center"/>
          </w:tcPr>
          <w:p w14:paraId="4A3856DA" w14:textId="77777777" w:rsidR="003224BF" w:rsidRDefault="003224BF" w:rsidP="00FB4ED8">
            <w:pPr>
              <w:jc w:val="center"/>
            </w:pPr>
            <w:r>
              <w:t>1.693</w:t>
            </w:r>
          </w:p>
        </w:tc>
      </w:tr>
      <w:tr w:rsidR="003224BF" w14:paraId="5C40E4B2" w14:textId="77777777" w:rsidTr="00FB4ED8">
        <w:tc>
          <w:tcPr>
            <w:tcW w:w="284" w:type="dxa"/>
            <w:tcBorders>
              <w:top w:val="nil"/>
              <w:bottom w:val="nil"/>
            </w:tcBorders>
          </w:tcPr>
          <w:p w14:paraId="47509C70" w14:textId="77777777" w:rsidR="003224BF" w:rsidRDefault="003224BF" w:rsidP="00FB4ED8"/>
        </w:tc>
        <w:tc>
          <w:tcPr>
            <w:tcW w:w="3402" w:type="dxa"/>
            <w:tcBorders>
              <w:top w:val="nil"/>
              <w:bottom w:val="nil"/>
            </w:tcBorders>
          </w:tcPr>
          <w:p w14:paraId="7A8E483B" w14:textId="77777777" w:rsidR="003224BF" w:rsidRDefault="003224BF" w:rsidP="00FB4ED8">
            <w:r>
              <w:t>3-month pulse</w:t>
            </w:r>
          </w:p>
        </w:tc>
        <w:tc>
          <w:tcPr>
            <w:tcW w:w="1417" w:type="dxa"/>
            <w:tcBorders>
              <w:top w:val="nil"/>
              <w:bottom w:val="nil"/>
            </w:tcBorders>
            <w:vAlign w:val="center"/>
          </w:tcPr>
          <w:p w14:paraId="3F75ED94" w14:textId="77777777" w:rsidR="003224BF" w:rsidRDefault="003224BF" w:rsidP="00FB4ED8">
            <w:pPr>
              <w:jc w:val="center"/>
            </w:pPr>
            <w:r>
              <w:t>1.349</w:t>
            </w:r>
          </w:p>
        </w:tc>
        <w:tc>
          <w:tcPr>
            <w:tcW w:w="1275" w:type="dxa"/>
            <w:tcBorders>
              <w:top w:val="nil"/>
              <w:bottom w:val="nil"/>
            </w:tcBorders>
            <w:vAlign w:val="center"/>
          </w:tcPr>
          <w:p w14:paraId="2A282135" w14:textId="77777777" w:rsidR="003224BF" w:rsidRDefault="003224BF" w:rsidP="00FB4ED8">
            <w:pPr>
              <w:jc w:val="center"/>
            </w:pPr>
            <w:r>
              <w:t>0.943</w:t>
            </w:r>
          </w:p>
        </w:tc>
        <w:tc>
          <w:tcPr>
            <w:tcW w:w="1134" w:type="dxa"/>
            <w:tcBorders>
              <w:top w:val="nil"/>
              <w:bottom w:val="nil"/>
            </w:tcBorders>
            <w:vAlign w:val="center"/>
          </w:tcPr>
          <w:p w14:paraId="608EAAF2" w14:textId="77777777" w:rsidR="003224BF" w:rsidRDefault="003224BF" w:rsidP="00FB4ED8">
            <w:pPr>
              <w:jc w:val="center"/>
            </w:pPr>
            <w:r>
              <w:t>1.930</w:t>
            </w:r>
          </w:p>
        </w:tc>
      </w:tr>
      <w:tr w:rsidR="003224BF" w:rsidRPr="00AC574D" w14:paraId="2A943C4A" w14:textId="77777777" w:rsidTr="00FB4ED8">
        <w:tc>
          <w:tcPr>
            <w:tcW w:w="284" w:type="dxa"/>
            <w:tcBorders>
              <w:top w:val="nil"/>
              <w:bottom w:val="nil"/>
            </w:tcBorders>
          </w:tcPr>
          <w:p w14:paraId="40927840" w14:textId="77777777" w:rsidR="003224BF" w:rsidRPr="00AC574D" w:rsidRDefault="003224BF" w:rsidP="00FB4ED8">
            <w:pPr>
              <w:rPr>
                <w:sz w:val="12"/>
                <w:szCs w:val="12"/>
              </w:rPr>
            </w:pPr>
          </w:p>
        </w:tc>
        <w:tc>
          <w:tcPr>
            <w:tcW w:w="3402" w:type="dxa"/>
            <w:tcBorders>
              <w:top w:val="nil"/>
              <w:bottom w:val="nil"/>
            </w:tcBorders>
          </w:tcPr>
          <w:p w14:paraId="4E1C0531" w14:textId="77777777" w:rsidR="003224BF" w:rsidRPr="00AC574D" w:rsidRDefault="003224BF" w:rsidP="00FB4ED8">
            <w:pPr>
              <w:rPr>
                <w:sz w:val="12"/>
                <w:szCs w:val="12"/>
              </w:rPr>
            </w:pPr>
          </w:p>
        </w:tc>
        <w:tc>
          <w:tcPr>
            <w:tcW w:w="1417" w:type="dxa"/>
            <w:tcBorders>
              <w:top w:val="nil"/>
              <w:bottom w:val="nil"/>
            </w:tcBorders>
            <w:vAlign w:val="center"/>
          </w:tcPr>
          <w:p w14:paraId="24000FC1" w14:textId="77777777" w:rsidR="003224BF" w:rsidRPr="00AC574D" w:rsidRDefault="003224BF" w:rsidP="00FB4ED8">
            <w:pPr>
              <w:jc w:val="center"/>
              <w:rPr>
                <w:sz w:val="12"/>
                <w:szCs w:val="12"/>
              </w:rPr>
            </w:pPr>
          </w:p>
        </w:tc>
        <w:tc>
          <w:tcPr>
            <w:tcW w:w="1275" w:type="dxa"/>
            <w:tcBorders>
              <w:top w:val="nil"/>
              <w:bottom w:val="nil"/>
            </w:tcBorders>
            <w:vAlign w:val="center"/>
          </w:tcPr>
          <w:p w14:paraId="3169289F" w14:textId="77777777" w:rsidR="003224BF" w:rsidRPr="00AC574D" w:rsidRDefault="003224BF" w:rsidP="00FB4ED8">
            <w:pPr>
              <w:jc w:val="center"/>
              <w:rPr>
                <w:sz w:val="12"/>
                <w:szCs w:val="12"/>
              </w:rPr>
            </w:pPr>
          </w:p>
        </w:tc>
        <w:tc>
          <w:tcPr>
            <w:tcW w:w="1134" w:type="dxa"/>
            <w:tcBorders>
              <w:top w:val="nil"/>
              <w:bottom w:val="nil"/>
            </w:tcBorders>
            <w:vAlign w:val="center"/>
          </w:tcPr>
          <w:p w14:paraId="2A481682" w14:textId="77777777" w:rsidR="003224BF" w:rsidRPr="00AC574D" w:rsidRDefault="003224BF" w:rsidP="00FB4ED8">
            <w:pPr>
              <w:jc w:val="center"/>
              <w:rPr>
                <w:sz w:val="12"/>
                <w:szCs w:val="12"/>
              </w:rPr>
            </w:pPr>
          </w:p>
        </w:tc>
      </w:tr>
      <w:tr w:rsidR="003224BF" w14:paraId="02CBE430" w14:textId="77777777" w:rsidTr="00FB4ED8">
        <w:tc>
          <w:tcPr>
            <w:tcW w:w="3686" w:type="dxa"/>
            <w:gridSpan w:val="2"/>
            <w:tcBorders>
              <w:top w:val="nil"/>
              <w:bottom w:val="nil"/>
            </w:tcBorders>
          </w:tcPr>
          <w:p w14:paraId="13D9AC2A" w14:textId="77777777" w:rsidR="003224BF" w:rsidRPr="00CB09BE" w:rsidRDefault="003224BF" w:rsidP="00FB4ED8">
            <w:pPr>
              <w:rPr>
                <w:vertAlign w:val="superscript"/>
              </w:rPr>
            </w:pPr>
            <w:r>
              <w:t>Use of behavioural support</w:t>
            </w:r>
            <w:r>
              <w:rPr>
                <w:vertAlign w:val="superscript"/>
              </w:rPr>
              <w:t>3b</w:t>
            </w:r>
          </w:p>
        </w:tc>
        <w:tc>
          <w:tcPr>
            <w:tcW w:w="1417" w:type="dxa"/>
            <w:tcBorders>
              <w:top w:val="nil"/>
              <w:bottom w:val="nil"/>
            </w:tcBorders>
            <w:vAlign w:val="center"/>
          </w:tcPr>
          <w:p w14:paraId="20AE9376" w14:textId="77777777" w:rsidR="003224BF" w:rsidRDefault="003224BF" w:rsidP="00FB4ED8">
            <w:pPr>
              <w:jc w:val="center"/>
            </w:pPr>
          </w:p>
        </w:tc>
        <w:tc>
          <w:tcPr>
            <w:tcW w:w="1275" w:type="dxa"/>
            <w:tcBorders>
              <w:top w:val="nil"/>
              <w:bottom w:val="nil"/>
            </w:tcBorders>
            <w:vAlign w:val="center"/>
          </w:tcPr>
          <w:p w14:paraId="645BE54A" w14:textId="77777777" w:rsidR="003224BF" w:rsidRDefault="003224BF" w:rsidP="00FB4ED8">
            <w:pPr>
              <w:jc w:val="center"/>
            </w:pPr>
          </w:p>
        </w:tc>
        <w:tc>
          <w:tcPr>
            <w:tcW w:w="1134" w:type="dxa"/>
            <w:tcBorders>
              <w:top w:val="nil"/>
              <w:bottom w:val="nil"/>
            </w:tcBorders>
            <w:vAlign w:val="center"/>
          </w:tcPr>
          <w:p w14:paraId="34783667" w14:textId="77777777" w:rsidR="003224BF" w:rsidRDefault="003224BF" w:rsidP="00FB4ED8">
            <w:pPr>
              <w:jc w:val="center"/>
            </w:pPr>
          </w:p>
        </w:tc>
      </w:tr>
      <w:tr w:rsidR="003224BF" w14:paraId="191DA59C" w14:textId="77777777" w:rsidTr="00FB4ED8">
        <w:tc>
          <w:tcPr>
            <w:tcW w:w="284" w:type="dxa"/>
            <w:tcBorders>
              <w:top w:val="nil"/>
              <w:bottom w:val="nil"/>
            </w:tcBorders>
          </w:tcPr>
          <w:p w14:paraId="62FDC5F3" w14:textId="77777777" w:rsidR="003224BF" w:rsidRDefault="003224BF" w:rsidP="00FB4ED8"/>
        </w:tc>
        <w:tc>
          <w:tcPr>
            <w:tcW w:w="3402" w:type="dxa"/>
            <w:tcBorders>
              <w:top w:val="nil"/>
              <w:bottom w:val="nil"/>
            </w:tcBorders>
          </w:tcPr>
          <w:p w14:paraId="3C9FE42E" w14:textId="77777777" w:rsidR="003224BF" w:rsidRDefault="003224BF" w:rsidP="00FB4ED8">
            <w:r>
              <w:t>2-month pulse</w:t>
            </w:r>
          </w:p>
        </w:tc>
        <w:tc>
          <w:tcPr>
            <w:tcW w:w="1417" w:type="dxa"/>
            <w:tcBorders>
              <w:top w:val="nil"/>
              <w:bottom w:val="nil"/>
            </w:tcBorders>
            <w:vAlign w:val="center"/>
          </w:tcPr>
          <w:p w14:paraId="5D018E94" w14:textId="77777777" w:rsidR="003224BF" w:rsidRDefault="003224BF" w:rsidP="00FB4ED8">
            <w:pPr>
              <w:jc w:val="center"/>
            </w:pPr>
            <w:r>
              <w:t>2.081</w:t>
            </w:r>
          </w:p>
        </w:tc>
        <w:tc>
          <w:tcPr>
            <w:tcW w:w="1275" w:type="dxa"/>
            <w:tcBorders>
              <w:top w:val="nil"/>
              <w:bottom w:val="nil"/>
            </w:tcBorders>
            <w:vAlign w:val="center"/>
          </w:tcPr>
          <w:p w14:paraId="1FC7A3C0" w14:textId="77777777" w:rsidR="003224BF" w:rsidRDefault="003224BF" w:rsidP="00FB4ED8">
            <w:pPr>
              <w:jc w:val="center"/>
            </w:pPr>
            <w:r>
              <w:t>1.317</w:t>
            </w:r>
          </w:p>
        </w:tc>
        <w:tc>
          <w:tcPr>
            <w:tcW w:w="1134" w:type="dxa"/>
            <w:tcBorders>
              <w:top w:val="nil"/>
              <w:bottom w:val="nil"/>
            </w:tcBorders>
            <w:vAlign w:val="center"/>
          </w:tcPr>
          <w:p w14:paraId="48E1CA60" w14:textId="77777777" w:rsidR="003224BF" w:rsidRDefault="003224BF" w:rsidP="00FB4ED8">
            <w:pPr>
              <w:jc w:val="center"/>
            </w:pPr>
            <w:r>
              <w:t>3.288</w:t>
            </w:r>
          </w:p>
        </w:tc>
      </w:tr>
      <w:tr w:rsidR="003224BF" w14:paraId="35344654" w14:textId="77777777" w:rsidTr="00FB4ED8">
        <w:tc>
          <w:tcPr>
            <w:tcW w:w="284" w:type="dxa"/>
            <w:tcBorders>
              <w:top w:val="nil"/>
              <w:bottom w:val="nil"/>
            </w:tcBorders>
          </w:tcPr>
          <w:p w14:paraId="21671842" w14:textId="77777777" w:rsidR="003224BF" w:rsidRDefault="003224BF" w:rsidP="00FB4ED8"/>
        </w:tc>
        <w:tc>
          <w:tcPr>
            <w:tcW w:w="3402" w:type="dxa"/>
            <w:tcBorders>
              <w:top w:val="nil"/>
              <w:bottom w:val="nil"/>
            </w:tcBorders>
          </w:tcPr>
          <w:p w14:paraId="0B1A5381" w14:textId="77777777" w:rsidR="003224BF" w:rsidRDefault="003224BF" w:rsidP="00FB4ED8">
            <w:r>
              <w:t>3-month pulse</w:t>
            </w:r>
          </w:p>
        </w:tc>
        <w:tc>
          <w:tcPr>
            <w:tcW w:w="1417" w:type="dxa"/>
            <w:tcBorders>
              <w:top w:val="nil"/>
              <w:bottom w:val="nil"/>
            </w:tcBorders>
            <w:vAlign w:val="center"/>
          </w:tcPr>
          <w:p w14:paraId="0C021FD5" w14:textId="77777777" w:rsidR="003224BF" w:rsidRDefault="003224BF" w:rsidP="00FB4ED8">
            <w:pPr>
              <w:jc w:val="center"/>
            </w:pPr>
            <w:r>
              <w:t>1.866</w:t>
            </w:r>
          </w:p>
        </w:tc>
        <w:tc>
          <w:tcPr>
            <w:tcW w:w="1275" w:type="dxa"/>
            <w:tcBorders>
              <w:top w:val="nil"/>
              <w:bottom w:val="nil"/>
            </w:tcBorders>
            <w:vAlign w:val="center"/>
          </w:tcPr>
          <w:p w14:paraId="488BE90C" w14:textId="77777777" w:rsidR="003224BF" w:rsidRDefault="003224BF" w:rsidP="00FB4ED8">
            <w:pPr>
              <w:jc w:val="center"/>
            </w:pPr>
            <w:r>
              <w:t>1.296</w:t>
            </w:r>
          </w:p>
        </w:tc>
        <w:tc>
          <w:tcPr>
            <w:tcW w:w="1134" w:type="dxa"/>
            <w:tcBorders>
              <w:top w:val="nil"/>
              <w:bottom w:val="nil"/>
            </w:tcBorders>
            <w:vAlign w:val="center"/>
          </w:tcPr>
          <w:p w14:paraId="3A7853D1" w14:textId="77777777" w:rsidR="003224BF" w:rsidRDefault="003224BF" w:rsidP="00FB4ED8">
            <w:pPr>
              <w:jc w:val="center"/>
            </w:pPr>
            <w:r>
              <w:t>2.685</w:t>
            </w:r>
          </w:p>
        </w:tc>
      </w:tr>
      <w:tr w:rsidR="003224BF" w:rsidRPr="00AC574D" w14:paraId="418DC3BF" w14:textId="77777777" w:rsidTr="00FB4ED8">
        <w:tc>
          <w:tcPr>
            <w:tcW w:w="284" w:type="dxa"/>
            <w:tcBorders>
              <w:top w:val="nil"/>
              <w:bottom w:val="nil"/>
            </w:tcBorders>
          </w:tcPr>
          <w:p w14:paraId="317AD058" w14:textId="77777777" w:rsidR="003224BF" w:rsidRPr="00AC574D" w:rsidRDefault="003224BF" w:rsidP="00FB4ED8">
            <w:pPr>
              <w:rPr>
                <w:sz w:val="12"/>
                <w:szCs w:val="12"/>
              </w:rPr>
            </w:pPr>
          </w:p>
        </w:tc>
        <w:tc>
          <w:tcPr>
            <w:tcW w:w="3402" w:type="dxa"/>
            <w:tcBorders>
              <w:top w:val="nil"/>
              <w:bottom w:val="nil"/>
            </w:tcBorders>
          </w:tcPr>
          <w:p w14:paraId="4F9792EA" w14:textId="77777777" w:rsidR="003224BF" w:rsidRPr="00AC574D" w:rsidRDefault="003224BF" w:rsidP="00FB4ED8">
            <w:pPr>
              <w:rPr>
                <w:sz w:val="12"/>
                <w:szCs w:val="12"/>
              </w:rPr>
            </w:pPr>
          </w:p>
        </w:tc>
        <w:tc>
          <w:tcPr>
            <w:tcW w:w="1417" w:type="dxa"/>
            <w:tcBorders>
              <w:top w:val="nil"/>
              <w:bottom w:val="nil"/>
            </w:tcBorders>
            <w:vAlign w:val="center"/>
          </w:tcPr>
          <w:p w14:paraId="04EBF7C6" w14:textId="77777777" w:rsidR="003224BF" w:rsidRPr="00AC574D" w:rsidRDefault="003224BF" w:rsidP="00FB4ED8">
            <w:pPr>
              <w:jc w:val="center"/>
              <w:rPr>
                <w:sz w:val="12"/>
                <w:szCs w:val="12"/>
              </w:rPr>
            </w:pPr>
          </w:p>
        </w:tc>
        <w:tc>
          <w:tcPr>
            <w:tcW w:w="1275" w:type="dxa"/>
            <w:tcBorders>
              <w:top w:val="nil"/>
              <w:bottom w:val="nil"/>
            </w:tcBorders>
            <w:vAlign w:val="center"/>
          </w:tcPr>
          <w:p w14:paraId="6B8D1575" w14:textId="77777777" w:rsidR="003224BF" w:rsidRPr="00AC574D" w:rsidRDefault="003224BF" w:rsidP="00FB4ED8">
            <w:pPr>
              <w:jc w:val="center"/>
              <w:rPr>
                <w:sz w:val="12"/>
                <w:szCs w:val="12"/>
              </w:rPr>
            </w:pPr>
          </w:p>
        </w:tc>
        <w:tc>
          <w:tcPr>
            <w:tcW w:w="1134" w:type="dxa"/>
            <w:tcBorders>
              <w:top w:val="nil"/>
              <w:bottom w:val="nil"/>
            </w:tcBorders>
            <w:vAlign w:val="center"/>
          </w:tcPr>
          <w:p w14:paraId="1E7D21FE" w14:textId="77777777" w:rsidR="003224BF" w:rsidRPr="00AC574D" w:rsidRDefault="003224BF" w:rsidP="00FB4ED8">
            <w:pPr>
              <w:jc w:val="center"/>
              <w:rPr>
                <w:sz w:val="12"/>
                <w:szCs w:val="12"/>
              </w:rPr>
            </w:pPr>
          </w:p>
        </w:tc>
      </w:tr>
      <w:tr w:rsidR="003224BF" w14:paraId="27E544E8" w14:textId="77777777" w:rsidTr="00FB4ED8">
        <w:tc>
          <w:tcPr>
            <w:tcW w:w="3686" w:type="dxa"/>
            <w:gridSpan w:val="2"/>
            <w:tcBorders>
              <w:top w:val="nil"/>
              <w:bottom w:val="nil"/>
            </w:tcBorders>
          </w:tcPr>
          <w:p w14:paraId="769B523F" w14:textId="77777777" w:rsidR="003224BF" w:rsidRPr="00CB09BE" w:rsidRDefault="003224BF" w:rsidP="00FB4ED8">
            <w:pPr>
              <w:rPr>
                <w:vertAlign w:val="superscript"/>
              </w:rPr>
            </w:pPr>
            <w:r>
              <w:t>Use of e-cigarettes</w:t>
            </w:r>
            <w:r>
              <w:rPr>
                <w:vertAlign w:val="superscript"/>
              </w:rPr>
              <w:t>3b</w:t>
            </w:r>
          </w:p>
        </w:tc>
        <w:tc>
          <w:tcPr>
            <w:tcW w:w="1417" w:type="dxa"/>
            <w:tcBorders>
              <w:top w:val="nil"/>
              <w:bottom w:val="nil"/>
            </w:tcBorders>
            <w:vAlign w:val="center"/>
          </w:tcPr>
          <w:p w14:paraId="3FAF2F40" w14:textId="77777777" w:rsidR="003224BF" w:rsidRDefault="003224BF" w:rsidP="00FB4ED8">
            <w:pPr>
              <w:jc w:val="center"/>
            </w:pPr>
          </w:p>
        </w:tc>
        <w:tc>
          <w:tcPr>
            <w:tcW w:w="1275" w:type="dxa"/>
            <w:tcBorders>
              <w:top w:val="nil"/>
              <w:bottom w:val="nil"/>
            </w:tcBorders>
            <w:vAlign w:val="center"/>
          </w:tcPr>
          <w:p w14:paraId="3EB48789" w14:textId="77777777" w:rsidR="003224BF" w:rsidRDefault="003224BF" w:rsidP="00FB4ED8">
            <w:pPr>
              <w:jc w:val="center"/>
            </w:pPr>
          </w:p>
        </w:tc>
        <w:tc>
          <w:tcPr>
            <w:tcW w:w="1134" w:type="dxa"/>
            <w:tcBorders>
              <w:top w:val="nil"/>
              <w:bottom w:val="nil"/>
            </w:tcBorders>
            <w:vAlign w:val="center"/>
          </w:tcPr>
          <w:p w14:paraId="2EC07214" w14:textId="77777777" w:rsidR="003224BF" w:rsidRDefault="003224BF" w:rsidP="00FB4ED8">
            <w:pPr>
              <w:jc w:val="center"/>
            </w:pPr>
          </w:p>
        </w:tc>
      </w:tr>
      <w:tr w:rsidR="003224BF" w14:paraId="42B58997" w14:textId="77777777" w:rsidTr="00FB4ED8">
        <w:tc>
          <w:tcPr>
            <w:tcW w:w="284" w:type="dxa"/>
            <w:tcBorders>
              <w:top w:val="nil"/>
              <w:bottom w:val="nil"/>
            </w:tcBorders>
          </w:tcPr>
          <w:p w14:paraId="21913161" w14:textId="77777777" w:rsidR="003224BF" w:rsidRDefault="003224BF" w:rsidP="00FB4ED8"/>
        </w:tc>
        <w:tc>
          <w:tcPr>
            <w:tcW w:w="3402" w:type="dxa"/>
            <w:tcBorders>
              <w:top w:val="nil"/>
              <w:bottom w:val="nil"/>
            </w:tcBorders>
          </w:tcPr>
          <w:p w14:paraId="5A201973" w14:textId="77777777" w:rsidR="003224BF" w:rsidRDefault="003224BF" w:rsidP="00FB4ED8">
            <w:r>
              <w:t>2-month pulse</w:t>
            </w:r>
          </w:p>
        </w:tc>
        <w:tc>
          <w:tcPr>
            <w:tcW w:w="1417" w:type="dxa"/>
            <w:tcBorders>
              <w:top w:val="nil"/>
              <w:bottom w:val="nil"/>
            </w:tcBorders>
            <w:vAlign w:val="center"/>
          </w:tcPr>
          <w:p w14:paraId="1C7D27FF" w14:textId="77777777" w:rsidR="003224BF" w:rsidRDefault="003224BF" w:rsidP="00FB4ED8">
            <w:pPr>
              <w:jc w:val="center"/>
            </w:pPr>
            <w:r>
              <w:t>0.743</w:t>
            </w:r>
          </w:p>
        </w:tc>
        <w:tc>
          <w:tcPr>
            <w:tcW w:w="1275" w:type="dxa"/>
            <w:tcBorders>
              <w:top w:val="nil"/>
              <w:bottom w:val="nil"/>
            </w:tcBorders>
            <w:vAlign w:val="center"/>
          </w:tcPr>
          <w:p w14:paraId="0874259A" w14:textId="77777777" w:rsidR="003224BF" w:rsidRDefault="003224BF" w:rsidP="00FB4ED8">
            <w:pPr>
              <w:jc w:val="center"/>
            </w:pPr>
            <w:r>
              <w:t>0.584</w:t>
            </w:r>
          </w:p>
        </w:tc>
        <w:tc>
          <w:tcPr>
            <w:tcW w:w="1134" w:type="dxa"/>
            <w:tcBorders>
              <w:top w:val="nil"/>
              <w:bottom w:val="nil"/>
            </w:tcBorders>
            <w:vAlign w:val="center"/>
          </w:tcPr>
          <w:p w14:paraId="6AD32EC1" w14:textId="77777777" w:rsidR="003224BF" w:rsidRDefault="003224BF" w:rsidP="00FB4ED8">
            <w:pPr>
              <w:jc w:val="center"/>
            </w:pPr>
            <w:r>
              <w:t>0.944</w:t>
            </w:r>
          </w:p>
        </w:tc>
      </w:tr>
      <w:tr w:rsidR="003224BF" w14:paraId="432D4217" w14:textId="77777777" w:rsidTr="00FB4ED8">
        <w:tc>
          <w:tcPr>
            <w:tcW w:w="284" w:type="dxa"/>
            <w:tcBorders>
              <w:top w:val="nil"/>
              <w:bottom w:val="single" w:sz="4" w:space="0" w:color="auto"/>
            </w:tcBorders>
          </w:tcPr>
          <w:p w14:paraId="496C39DA" w14:textId="77777777" w:rsidR="003224BF" w:rsidRDefault="003224BF" w:rsidP="00FB4ED8"/>
        </w:tc>
        <w:tc>
          <w:tcPr>
            <w:tcW w:w="3402" w:type="dxa"/>
            <w:tcBorders>
              <w:top w:val="nil"/>
              <w:bottom w:val="single" w:sz="4" w:space="0" w:color="auto"/>
            </w:tcBorders>
          </w:tcPr>
          <w:p w14:paraId="57F42B6C" w14:textId="77777777" w:rsidR="003224BF" w:rsidRDefault="003224BF" w:rsidP="00FB4ED8">
            <w:r>
              <w:t>3-month pulse</w:t>
            </w:r>
          </w:p>
        </w:tc>
        <w:tc>
          <w:tcPr>
            <w:tcW w:w="1417" w:type="dxa"/>
            <w:tcBorders>
              <w:top w:val="nil"/>
              <w:bottom w:val="single" w:sz="4" w:space="0" w:color="auto"/>
            </w:tcBorders>
            <w:vAlign w:val="center"/>
          </w:tcPr>
          <w:p w14:paraId="4D32B629" w14:textId="77777777" w:rsidR="003224BF" w:rsidRDefault="003224BF" w:rsidP="00FB4ED8">
            <w:pPr>
              <w:jc w:val="center"/>
            </w:pPr>
            <w:r>
              <w:t>0.706</w:t>
            </w:r>
          </w:p>
        </w:tc>
        <w:tc>
          <w:tcPr>
            <w:tcW w:w="1275" w:type="dxa"/>
            <w:tcBorders>
              <w:top w:val="nil"/>
              <w:bottom w:val="single" w:sz="4" w:space="0" w:color="auto"/>
            </w:tcBorders>
            <w:vAlign w:val="center"/>
          </w:tcPr>
          <w:p w14:paraId="2D831A43" w14:textId="77777777" w:rsidR="003224BF" w:rsidRDefault="003224BF" w:rsidP="00FB4ED8">
            <w:pPr>
              <w:jc w:val="center"/>
            </w:pPr>
            <w:r>
              <w:t>0.575</w:t>
            </w:r>
          </w:p>
        </w:tc>
        <w:tc>
          <w:tcPr>
            <w:tcW w:w="1134" w:type="dxa"/>
            <w:tcBorders>
              <w:top w:val="nil"/>
              <w:bottom w:val="single" w:sz="4" w:space="0" w:color="auto"/>
            </w:tcBorders>
            <w:vAlign w:val="center"/>
          </w:tcPr>
          <w:p w14:paraId="19934E3D" w14:textId="77777777" w:rsidR="003224BF" w:rsidRDefault="003224BF" w:rsidP="00FB4ED8">
            <w:pPr>
              <w:jc w:val="center"/>
            </w:pPr>
            <w:r>
              <w:t>0.867</w:t>
            </w:r>
          </w:p>
        </w:tc>
      </w:tr>
    </w:tbl>
    <w:p w14:paraId="3A4D5495" w14:textId="77777777" w:rsidR="003224BF" w:rsidRDefault="003224BF" w:rsidP="003224BF">
      <w:pPr>
        <w:spacing w:after="0" w:line="240" w:lineRule="auto"/>
      </w:pPr>
      <w:r>
        <w:rPr>
          <w:vertAlign w:val="superscript"/>
        </w:rPr>
        <w:t>1</w:t>
      </w:r>
      <w:r>
        <w:t xml:space="preserve"> Among all adults.  </w:t>
      </w:r>
      <w:r>
        <w:rPr>
          <w:vertAlign w:val="superscript"/>
        </w:rPr>
        <w:t>2</w:t>
      </w:r>
      <w:r>
        <w:t xml:space="preserve"> Among past-year smokers.  </w:t>
      </w:r>
      <w:r>
        <w:rPr>
          <w:vertAlign w:val="superscript"/>
        </w:rPr>
        <w:t>3</w:t>
      </w:r>
      <w:r>
        <w:t xml:space="preserve"> Among past-year smokers who made </w:t>
      </w:r>
      <w:r>
        <w:rPr>
          <w:rFonts w:cs="Calibri"/>
        </w:rPr>
        <w:t>≥</w:t>
      </w:r>
      <w:r>
        <w:t xml:space="preserve">1 quit attempt in the past 12 months.  </w:t>
      </w:r>
      <w:r>
        <w:rPr>
          <w:vertAlign w:val="superscript"/>
        </w:rPr>
        <w:t>4</w:t>
      </w:r>
      <w:r>
        <w:t xml:space="preserve"> Among 18-24 year-olds (indexed by current smoking prevalence).  </w:t>
      </w:r>
      <w:r w:rsidRPr="00CB09BE">
        <w:rPr>
          <w:vertAlign w:val="superscript"/>
        </w:rPr>
        <w:t>5</w:t>
      </w:r>
      <w:r>
        <w:t xml:space="preserve"> Among past-year smokers who made </w:t>
      </w:r>
      <w:r>
        <w:rPr>
          <w:rFonts w:cs="Calibri"/>
        </w:rPr>
        <w:t>≥</w:t>
      </w:r>
      <w:r>
        <w:t xml:space="preserve">1 quit attempt 6-12 months before completing the survey.  </w:t>
      </w:r>
      <w:r>
        <w:rPr>
          <w:vertAlign w:val="superscript"/>
        </w:rPr>
        <w:t>6</w:t>
      </w:r>
      <w:r>
        <w:t xml:space="preserve"> Among 45-65 year-olds (indexed by current smoking prevalence).</w:t>
      </w:r>
    </w:p>
    <w:p w14:paraId="43B2A501" w14:textId="77777777" w:rsidR="003224BF" w:rsidRDefault="003224BF" w:rsidP="003224BF">
      <w:pPr>
        <w:spacing w:after="0" w:line="240" w:lineRule="auto"/>
      </w:pPr>
      <w:r>
        <w:rPr>
          <w:vertAlign w:val="superscript"/>
        </w:rPr>
        <w:t xml:space="preserve">a </w:t>
      </w:r>
      <w:r>
        <w:t xml:space="preserve">Adjusted for underlying trend, seasonality, age, gender, social grade, and region.  </w:t>
      </w:r>
      <w:r>
        <w:rPr>
          <w:vertAlign w:val="superscript"/>
        </w:rPr>
        <w:t>b</w:t>
      </w:r>
      <w:r>
        <w:t xml:space="preserve"> Adjusted for underlying trend, seasonality, age, gender, social grade, region, cigarette dependence, and national expenditure on tobacco control mass media campaigns.</w:t>
      </w:r>
    </w:p>
    <w:p w14:paraId="42C9937B" w14:textId="4C817FA7" w:rsidR="005F4FC5" w:rsidRPr="005F4FC5" w:rsidRDefault="003224BF" w:rsidP="005F4FC5">
      <w:pPr>
        <w:spacing w:after="0" w:line="240" w:lineRule="auto"/>
        <w:rPr>
          <w:rFonts w:cstheme="minorHAnsi"/>
          <w:color w:val="000000"/>
        </w:rPr>
        <w:sectPr w:rsidR="005F4FC5" w:rsidRPr="005F4FC5" w:rsidSect="00DC013D">
          <w:pgSz w:w="12240" w:h="15840" w:code="1"/>
          <w:pgMar w:top="142" w:right="1440" w:bottom="1440" w:left="1440" w:header="720" w:footer="720" w:gutter="0"/>
          <w:cols w:space="720"/>
          <w:noEndnote/>
          <w:docGrid w:linePitch="299"/>
        </w:sectPr>
      </w:pPr>
      <w:r>
        <w:t>* Number of quit attempts was analysed as a continuous variable and was log-transformed for analysis.</w:t>
      </w:r>
      <w:r w:rsidRPr="00CA522E">
        <w:rPr>
          <w:rFonts w:cstheme="minorHAnsi"/>
          <w:color w:val="000000"/>
        </w:rPr>
        <w:t xml:space="preserve"> </w:t>
      </w:r>
      <w:r>
        <w:rPr>
          <w:rFonts w:cstheme="minorHAnsi"/>
          <w:color w:val="000000"/>
        </w:rPr>
        <w:t>Results are reported as exponentiated coefficients.</w:t>
      </w:r>
    </w:p>
    <w:p w14:paraId="4BE433F4" w14:textId="5C3C9FC2" w:rsidR="00CA49AB" w:rsidRPr="00CB09BE" w:rsidRDefault="00CA49AB" w:rsidP="00CA49AB">
      <w:pPr>
        <w:spacing w:after="0" w:line="276" w:lineRule="auto"/>
      </w:pPr>
      <w:r>
        <w:rPr>
          <w:b/>
        </w:rPr>
        <w:lastRenderedPageBreak/>
        <w:t xml:space="preserve">Supplementary Table </w:t>
      </w:r>
      <w:r w:rsidR="00254383">
        <w:rPr>
          <w:b/>
        </w:rPr>
        <w:t>3</w:t>
      </w:r>
      <w:r>
        <w:t>. Sensitivity analysis: excluding cigarette dependence as a covariate</w:t>
      </w:r>
    </w:p>
    <w:tbl>
      <w:tblPr>
        <w:tblStyle w:val="TableGrid"/>
        <w:tblW w:w="7512" w:type="dxa"/>
        <w:tblBorders>
          <w:left w:val="none" w:sz="0" w:space="0" w:color="auto"/>
          <w:right w:val="none" w:sz="0" w:space="0" w:color="auto"/>
          <w:insideV w:val="none" w:sz="0" w:space="0" w:color="auto"/>
        </w:tblBorders>
        <w:tblLook w:val="04A0" w:firstRow="1" w:lastRow="0" w:firstColumn="1" w:lastColumn="0" w:noHBand="0" w:noVBand="1"/>
      </w:tblPr>
      <w:tblGrid>
        <w:gridCol w:w="284"/>
        <w:gridCol w:w="3402"/>
        <w:gridCol w:w="1417"/>
        <w:gridCol w:w="1275"/>
        <w:gridCol w:w="1134"/>
      </w:tblGrid>
      <w:tr w:rsidR="00CA49AB" w:rsidRPr="00CB09BE" w14:paraId="4757F471" w14:textId="77777777" w:rsidTr="00FB4ED8">
        <w:tc>
          <w:tcPr>
            <w:tcW w:w="3686" w:type="dxa"/>
            <w:gridSpan w:val="2"/>
            <w:tcBorders>
              <w:bottom w:val="nil"/>
            </w:tcBorders>
            <w:vAlign w:val="bottom"/>
          </w:tcPr>
          <w:p w14:paraId="0CAA00C5" w14:textId="77777777" w:rsidR="00CA49AB" w:rsidRPr="00CB09BE" w:rsidRDefault="00CA49AB" w:rsidP="00FB4ED8">
            <w:pPr>
              <w:jc w:val="center"/>
              <w:rPr>
                <w:b/>
              </w:rPr>
            </w:pPr>
          </w:p>
        </w:tc>
        <w:tc>
          <w:tcPr>
            <w:tcW w:w="1417" w:type="dxa"/>
            <w:vMerge w:val="restart"/>
            <w:vAlign w:val="bottom"/>
          </w:tcPr>
          <w:p w14:paraId="70EC32F8" w14:textId="77777777" w:rsidR="00CA49AB" w:rsidRPr="00CA522E" w:rsidRDefault="00CA49AB" w:rsidP="00FB4ED8">
            <w:pPr>
              <w:jc w:val="center"/>
              <w:rPr>
                <w:b/>
                <w:i/>
              </w:rPr>
            </w:pPr>
            <w:r w:rsidRPr="00CB09BE">
              <w:rPr>
                <w:b/>
              </w:rPr>
              <w:t>RR</w:t>
            </w:r>
          </w:p>
        </w:tc>
        <w:tc>
          <w:tcPr>
            <w:tcW w:w="2409" w:type="dxa"/>
            <w:gridSpan w:val="2"/>
            <w:vAlign w:val="bottom"/>
          </w:tcPr>
          <w:p w14:paraId="306C5725" w14:textId="77777777" w:rsidR="00CA49AB" w:rsidRPr="00CB09BE" w:rsidRDefault="00CA49AB" w:rsidP="00FB4ED8">
            <w:pPr>
              <w:jc w:val="center"/>
              <w:rPr>
                <w:b/>
              </w:rPr>
            </w:pPr>
            <w:r w:rsidRPr="00CB09BE">
              <w:rPr>
                <w:b/>
              </w:rPr>
              <w:t>95% CI</w:t>
            </w:r>
          </w:p>
        </w:tc>
      </w:tr>
      <w:tr w:rsidR="00CA49AB" w:rsidRPr="00CB09BE" w14:paraId="53DBCC71" w14:textId="77777777" w:rsidTr="00FB4ED8">
        <w:tc>
          <w:tcPr>
            <w:tcW w:w="3686" w:type="dxa"/>
            <w:gridSpan w:val="2"/>
            <w:tcBorders>
              <w:top w:val="nil"/>
              <w:bottom w:val="single" w:sz="4" w:space="0" w:color="auto"/>
            </w:tcBorders>
            <w:vAlign w:val="bottom"/>
          </w:tcPr>
          <w:p w14:paraId="14497044" w14:textId="77777777" w:rsidR="00CA49AB" w:rsidRPr="00CB09BE" w:rsidRDefault="00CA49AB" w:rsidP="00FB4ED8">
            <w:pPr>
              <w:jc w:val="center"/>
              <w:rPr>
                <w:b/>
              </w:rPr>
            </w:pPr>
          </w:p>
        </w:tc>
        <w:tc>
          <w:tcPr>
            <w:tcW w:w="1417" w:type="dxa"/>
            <w:vMerge/>
            <w:tcBorders>
              <w:bottom w:val="single" w:sz="4" w:space="0" w:color="auto"/>
            </w:tcBorders>
            <w:vAlign w:val="bottom"/>
          </w:tcPr>
          <w:p w14:paraId="606492AE" w14:textId="77777777" w:rsidR="00CA49AB" w:rsidRPr="00CB09BE" w:rsidRDefault="00CA49AB" w:rsidP="00FB4ED8">
            <w:pPr>
              <w:jc w:val="center"/>
              <w:rPr>
                <w:b/>
              </w:rPr>
            </w:pPr>
          </w:p>
        </w:tc>
        <w:tc>
          <w:tcPr>
            <w:tcW w:w="1275" w:type="dxa"/>
            <w:tcBorders>
              <w:bottom w:val="single" w:sz="4" w:space="0" w:color="auto"/>
            </w:tcBorders>
            <w:vAlign w:val="bottom"/>
          </w:tcPr>
          <w:p w14:paraId="0D5BFCF9" w14:textId="77777777" w:rsidR="00CA49AB" w:rsidRPr="00CB09BE" w:rsidRDefault="00CA49AB" w:rsidP="00FB4ED8">
            <w:pPr>
              <w:jc w:val="center"/>
              <w:rPr>
                <w:b/>
              </w:rPr>
            </w:pPr>
            <w:r w:rsidRPr="00CB09BE">
              <w:rPr>
                <w:b/>
              </w:rPr>
              <w:t>Lower</w:t>
            </w:r>
          </w:p>
        </w:tc>
        <w:tc>
          <w:tcPr>
            <w:tcW w:w="1134" w:type="dxa"/>
            <w:tcBorders>
              <w:bottom w:val="single" w:sz="4" w:space="0" w:color="auto"/>
            </w:tcBorders>
            <w:vAlign w:val="bottom"/>
          </w:tcPr>
          <w:p w14:paraId="1D04952E" w14:textId="77777777" w:rsidR="00CA49AB" w:rsidRPr="00CB09BE" w:rsidRDefault="00CA49AB" w:rsidP="00FB4ED8">
            <w:pPr>
              <w:jc w:val="center"/>
              <w:rPr>
                <w:b/>
              </w:rPr>
            </w:pPr>
            <w:r w:rsidRPr="00CB09BE">
              <w:rPr>
                <w:b/>
              </w:rPr>
              <w:t>Upper</w:t>
            </w:r>
          </w:p>
        </w:tc>
      </w:tr>
      <w:tr w:rsidR="00CA49AB" w:rsidRPr="003548CF" w14:paraId="190ED166" w14:textId="77777777" w:rsidTr="00FB4ED8">
        <w:tc>
          <w:tcPr>
            <w:tcW w:w="3686" w:type="dxa"/>
            <w:gridSpan w:val="2"/>
            <w:tcBorders>
              <w:top w:val="nil"/>
              <w:bottom w:val="nil"/>
            </w:tcBorders>
          </w:tcPr>
          <w:p w14:paraId="323EF6E0" w14:textId="77777777" w:rsidR="00CA49AB" w:rsidRPr="00CB09BE" w:rsidRDefault="00CA49AB" w:rsidP="00FB4ED8">
            <w:pPr>
              <w:rPr>
                <w:vertAlign w:val="superscript"/>
              </w:rPr>
            </w:pPr>
            <w:r>
              <w:t>Cessation</w:t>
            </w:r>
            <w:r>
              <w:rPr>
                <w:vertAlign w:val="superscript"/>
              </w:rPr>
              <w:t>1a</w:t>
            </w:r>
          </w:p>
        </w:tc>
        <w:tc>
          <w:tcPr>
            <w:tcW w:w="1417" w:type="dxa"/>
            <w:tcBorders>
              <w:top w:val="nil"/>
              <w:bottom w:val="nil"/>
            </w:tcBorders>
            <w:vAlign w:val="center"/>
          </w:tcPr>
          <w:p w14:paraId="3491B176" w14:textId="77777777" w:rsidR="00CA49AB" w:rsidRPr="003548CF" w:rsidRDefault="00CA49AB" w:rsidP="00FB4ED8">
            <w:pPr>
              <w:jc w:val="center"/>
            </w:pPr>
          </w:p>
        </w:tc>
        <w:tc>
          <w:tcPr>
            <w:tcW w:w="1275" w:type="dxa"/>
            <w:tcBorders>
              <w:top w:val="nil"/>
              <w:bottom w:val="nil"/>
            </w:tcBorders>
            <w:vAlign w:val="center"/>
          </w:tcPr>
          <w:p w14:paraId="5451DDA6" w14:textId="77777777" w:rsidR="00CA49AB" w:rsidRPr="003548CF" w:rsidRDefault="00CA49AB" w:rsidP="00FB4ED8">
            <w:pPr>
              <w:jc w:val="center"/>
            </w:pPr>
          </w:p>
        </w:tc>
        <w:tc>
          <w:tcPr>
            <w:tcW w:w="1134" w:type="dxa"/>
            <w:tcBorders>
              <w:top w:val="nil"/>
              <w:bottom w:val="nil"/>
            </w:tcBorders>
            <w:vAlign w:val="center"/>
          </w:tcPr>
          <w:p w14:paraId="63B104B7" w14:textId="77777777" w:rsidR="00CA49AB" w:rsidRPr="003548CF" w:rsidRDefault="00CA49AB" w:rsidP="00FB4ED8">
            <w:pPr>
              <w:jc w:val="center"/>
            </w:pPr>
          </w:p>
        </w:tc>
      </w:tr>
      <w:tr w:rsidR="00CA49AB" w:rsidRPr="003548CF" w14:paraId="4F3709D3" w14:textId="77777777" w:rsidTr="00FB4ED8">
        <w:tc>
          <w:tcPr>
            <w:tcW w:w="284" w:type="dxa"/>
            <w:tcBorders>
              <w:top w:val="nil"/>
              <w:bottom w:val="nil"/>
            </w:tcBorders>
          </w:tcPr>
          <w:p w14:paraId="688405A0" w14:textId="77777777" w:rsidR="00CA49AB" w:rsidRDefault="00CA49AB" w:rsidP="00FB4ED8"/>
        </w:tc>
        <w:tc>
          <w:tcPr>
            <w:tcW w:w="3402" w:type="dxa"/>
            <w:tcBorders>
              <w:top w:val="nil"/>
              <w:bottom w:val="nil"/>
            </w:tcBorders>
          </w:tcPr>
          <w:p w14:paraId="2BD8C795" w14:textId="77777777" w:rsidR="00CA49AB" w:rsidRDefault="00CA49AB" w:rsidP="00FB4ED8">
            <w:r>
              <w:t>Trend (year)</w:t>
            </w:r>
          </w:p>
        </w:tc>
        <w:tc>
          <w:tcPr>
            <w:tcW w:w="1417" w:type="dxa"/>
            <w:tcBorders>
              <w:top w:val="nil"/>
              <w:bottom w:val="nil"/>
            </w:tcBorders>
            <w:vAlign w:val="center"/>
          </w:tcPr>
          <w:p w14:paraId="366D6DA8" w14:textId="77777777" w:rsidR="00CA49AB" w:rsidRPr="003548CF" w:rsidRDefault="00CA49AB" w:rsidP="00FB4ED8">
            <w:pPr>
              <w:jc w:val="center"/>
            </w:pPr>
            <w:r>
              <w:t>0.828</w:t>
            </w:r>
          </w:p>
        </w:tc>
        <w:tc>
          <w:tcPr>
            <w:tcW w:w="1275" w:type="dxa"/>
            <w:tcBorders>
              <w:top w:val="nil"/>
              <w:bottom w:val="nil"/>
            </w:tcBorders>
            <w:vAlign w:val="center"/>
          </w:tcPr>
          <w:p w14:paraId="1F14874C" w14:textId="77777777" w:rsidR="00CA49AB" w:rsidRPr="003548CF" w:rsidRDefault="00CA49AB" w:rsidP="00FB4ED8">
            <w:pPr>
              <w:jc w:val="center"/>
            </w:pPr>
            <w:r>
              <w:t>0.748</w:t>
            </w:r>
          </w:p>
        </w:tc>
        <w:tc>
          <w:tcPr>
            <w:tcW w:w="1134" w:type="dxa"/>
            <w:tcBorders>
              <w:top w:val="nil"/>
              <w:bottom w:val="nil"/>
            </w:tcBorders>
            <w:vAlign w:val="center"/>
          </w:tcPr>
          <w:p w14:paraId="71972A1A" w14:textId="77777777" w:rsidR="00CA49AB" w:rsidRPr="003548CF" w:rsidRDefault="00CA49AB" w:rsidP="00FB4ED8">
            <w:pPr>
              <w:jc w:val="center"/>
            </w:pPr>
            <w:r>
              <w:t>0.918</w:t>
            </w:r>
          </w:p>
        </w:tc>
      </w:tr>
      <w:tr w:rsidR="00CA49AB" w:rsidRPr="003548CF" w14:paraId="07CE4CE5" w14:textId="77777777" w:rsidTr="00FB4ED8">
        <w:tc>
          <w:tcPr>
            <w:tcW w:w="284" w:type="dxa"/>
            <w:tcBorders>
              <w:top w:val="nil"/>
              <w:bottom w:val="nil"/>
            </w:tcBorders>
          </w:tcPr>
          <w:p w14:paraId="0D80D087" w14:textId="77777777" w:rsidR="00CA49AB" w:rsidRDefault="00CA49AB" w:rsidP="00FB4ED8"/>
        </w:tc>
        <w:tc>
          <w:tcPr>
            <w:tcW w:w="3402" w:type="dxa"/>
            <w:tcBorders>
              <w:top w:val="nil"/>
              <w:bottom w:val="nil"/>
            </w:tcBorders>
          </w:tcPr>
          <w:p w14:paraId="21CC7B99" w14:textId="77777777" w:rsidR="00CA49AB" w:rsidRDefault="00CA49AB" w:rsidP="00FB4ED8">
            <w:r>
              <w:t>Level</w:t>
            </w:r>
          </w:p>
        </w:tc>
        <w:tc>
          <w:tcPr>
            <w:tcW w:w="1417" w:type="dxa"/>
            <w:tcBorders>
              <w:top w:val="nil"/>
              <w:bottom w:val="nil"/>
            </w:tcBorders>
            <w:vAlign w:val="center"/>
          </w:tcPr>
          <w:p w14:paraId="3CAE6B08" w14:textId="77777777" w:rsidR="00CA49AB" w:rsidRPr="003548CF" w:rsidRDefault="00CA49AB" w:rsidP="00FB4ED8">
            <w:pPr>
              <w:jc w:val="center"/>
            </w:pPr>
            <w:r>
              <w:t>2.544</w:t>
            </w:r>
          </w:p>
        </w:tc>
        <w:tc>
          <w:tcPr>
            <w:tcW w:w="1275" w:type="dxa"/>
            <w:tcBorders>
              <w:top w:val="nil"/>
              <w:bottom w:val="nil"/>
            </w:tcBorders>
            <w:vAlign w:val="center"/>
          </w:tcPr>
          <w:p w14:paraId="0A4CF291" w14:textId="77777777" w:rsidR="00CA49AB" w:rsidRPr="003548CF" w:rsidRDefault="00CA49AB" w:rsidP="00FB4ED8">
            <w:pPr>
              <w:jc w:val="center"/>
            </w:pPr>
            <w:r>
              <w:t>2.048</w:t>
            </w:r>
          </w:p>
        </w:tc>
        <w:tc>
          <w:tcPr>
            <w:tcW w:w="1134" w:type="dxa"/>
            <w:tcBorders>
              <w:top w:val="nil"/>
              <w:bottom w:val="nil"/>
            </w:tcBorders>
            <w:vAlign w:val="center"/>
          </w:tcPr>
          <w:p w14:paraId="4502644A" w14:textId="77777777" w:rsidR="00CA49AB" w:rsidRPr="003548CF" w:rsidRDefault="00CA49AB" w:rsidP="00FB4ED8">
            <w:pPr>
              <w:jc w:val="center"/>
            </w:pPr>
            <w:r>
              <w:t>3.161</w:t>
            </w:r>
          </w:p>
        </w:tc>
      </w:tr>
      <w:tr w:rsidR="00CA49AB" w:rsidRPr="003548CF" w14:paraId="0EC0DF27" w14:textId="77777777" w:rsidTr="00FB4ED8">
        <w:tc>
          <w:tcPr>
            <w:tcW w:w="284" w:type="dxa"/>
            <w:tcBorders>
              <w:top w:val="nil"/>
              <w:bottom w:val="nil"/>
            </w:tcBorders>
          </w:tcPr>
          <w:p w14:paraId="106890C9" w14:textId="77777777" w:rsidR="00CA49AB" w:rsidRDefault="00CA49AB" w:rsidP="00FB4ED8"/>
        </w:tc>
        <w:tc>
          <w:tcPr>
            <w:tcW w:w="3402" w:type="dxa"/>
            <w:tcBorders>
              <w:top w:val="nil"/>
              <w:bottom w:val="nil"/>
            </w:tcBorders>
          </w:tcPr>
          <w:p w14:paraId="16872D36" w14:textId="1450BE61" w:rsidR="00CA49AB" w:rsidRDefault="00F11D38" w:rsidP="00F11D38">
            <w:r>
              <w:rPr>
                <w:rFonts w:cstheme="minorHAnsi"/>
              </w:rPr>
              <w:t>ΔTrend</w:t>
            </w:r>
            <w:r w:rsidR="00CA49AB">
              <w:t xml:space="preserve"> (year)</w:t>
            </w:r>
          </w:p>
        </w:tc>
        <w:tc>
          <w:tcPr>
            <w:tcW w:w="1417" w:type="dxa"/>
            <w:tcBorders>
              <w:top w:val="nil"/>
              <w:bottom w:val="nil"/>
            </w:tcBorders>
            <w:vAlign w:val="center"/>
          </w:tcPr>
          <w:p w14:paraId="5ADE4150" w14:textId="77777777" w:rsidR="00CA49AB" w:rsidRPr="003548CF" w:rsidRDefault="00CA49AB" w:rsidP="00FB4ED8">
            <w:pPr>
              <w:jc w:val="center"/>
            </w:pPr>
            <w:r>
              <w:t>1.246</w:t>
            </w:r>
          </w:p>
        </w:tc>
        <w:tc>
          <w:tcPr>
            <w:tcW w:w="1275" w:type="dxa"/>
            <w:tcBorders>
              <w:top w:val="nil"/>
              <w:bottom w:val="nil"/>
            </w:tcBorders>
            <w:vAlign w:val="center"/>
          </w:tcPr>
          <w:p w14:paraId="1B7C8BF5" w14:textId="77777777" w:rsidR="00CA49AB" w:rsidRPr="003548CF" w:rsidRDefault="00CA49AB" w:rsidP="00FB4ED8">
            <w:pPr>
              <w:jc w:val="center"/>
            </w:pPr>
            <w:r>
              <w:t>1.093</w:t>
            </w:r>
          </w:p>
        </w:tc>
        <w:tc>
          <w:tcPr>
            <w:tcW w:w="1134" w:type="dxa"/>
            <w:tcBorders>
              <w:top w:val="nil"/>
              <w:bottom w:val="nil"/>
            </w:tcBorders>
            <w:vAlign w:val="center"/>
          </w:tcPr>
          <w:p w14:paraId="1411ED14" w14:textId="77777777" w:rsidR="00CA49AB" w:rsidRPr="003548CF" w:rsidRDefault="00CA49AB" w:rsidP="00FB4ED8">
            <w:pPr>
              <w:jc w:val="center"/>
            </w:pPr>
            <w:r>
              <w:t>1.421</w:t>
            </w:r>
          </w:p>
        </w:tc>
      </w:tr>
      <w:tr w:rsidR="00CA49AB" w14:paraId="09EB758D" w14:textId="77777777" w:rsidTr="00FB4ED8">
        <w:tc>
          <w:tcPr>
            <w:tcW w:w="284" w:type="dxa"/>
            <w:tcBorders>
              <w:top w:val="nil"/>
              <w:bottom w:val="nil"/>
            </w:tcBorders>
          </w:tcPr>
          <w:p w14:paraId="183D8834" w14:textId="77777777" w:rsidR="00CA49AB" w:rsidRDefault="00CA49AB" w:rsidP="00FB4ED8"/>
        </w:tc>
        <w:tc>
          <w:tcPr>
            <w:tcW w:w="3402" w:type="dxa"/>
            <w:tcBorders>
              <w:top w:val="nil"/>
              <w:bottom w:val="nil"/>
            </w:tcBorders>
          </w:tcPr>
          <w:p w14:paraId="0B9EECBD" w14:textId="77777777" w:rsidR="00CA49AB" w:rsidRDefault="00CA49AB" w:rsidP="00FB4ED8"/>
        </w:tc>
        <w:tc>
          <w:tcPr>
            <w:tcW w:w="1417" w:type="dxa"/>
            <w:tcBorders>
              <w:top w:val="nil"/>
              <w:bottom w:val="nil"/>
            </w:tcBorders>
            <w:vAlign w:val="center"/>
          </w:tcPr>
          <w:p w14:paraId="6AECCAD3" w14:textId="77777777" w:rsidR="00CA49AB" w:rsidRDefault="00CA49AB" w:rsidP="00FB4ED8">
            <w:pPr>
              <w:jc w:val="center"/>
            </w:pPr>
          </w:p>
        </w:tc>
        <w:tc>
          <w:tcPr>
            <w:tcW w:w="1275" w:type="dxa"/>
            <w:tcBorders>
              <w:top w:val="nil"/>
              <w:bottom w:val="nil"/>
            </w:tcBorders>
            <w:vAlign w:val="center"/>
          </w:tcPr>
          <w:p w14:paraId="192DFB63" w14:textId="77777777" w:rsidR="00CA49AB" w:rsidRDefault="00CA49AB" w:rsidP="00FB4ED8">
            <w:pPr>
              <w:jc w:val="center"/>
            </w:pPr>
          </w:p>
        </w:tc>
        <w:tc>
          <w:tcPr>
            <w:tcW w:w="1134" w:type="dxa"/>
            <w:tcBorders>
              <w:top w:val="nil"/>
              <w:bottom w:val="nil"/>
            </w:tcBorders>
            <w:vAlign w:val="center"/>
          </w:tcPr>
          <w:p w14:paraId="1411CCD3" w14:textId="77777777" w:rsidR="00CA49AB" w:rsidRDefault="00CA49AB" w:rsidP="00FB4ED8">
            <w:pPr>
              <w:jc w:val="center"/>
            </w:pPr>
          </w:p>
        </w:tc>
      </w:tr>
      <w:tr w:rsidR="00CA49AB" w14:paraId="2C2B054B" w14:textId="77777777" w:rsidTr="00FB4ED8">
        <w:tc>
          <w:tcPr>
            <w:tcW w:w="3686" w:type="dxa"/>
            <w:gridSpan w:val="2"/>
            <w:tcBorders>
              <w:top w:val="nil"/>
              <w:bottom w:val="nil"/>
            </w:tcBorders>
          </w:tcPr>
          <w:p w14:paraId="29094CDC" w14:textId="3BBE48E7" w:rsidR="00CA49AB" w:rsidRPr="00CB09BE" w:rsidRDefault="001D625B" w:rsidP="00FB4ED8">
            <w:pPr>
              <w:rPr>
                <w:vertAlign w:val="superscript"/>
              </w:rPr>
            </w:pPr>
            <w:r>
              <w:t>Medium</w:t>
            </w:r>
            <w:r w:rsidR="00CA49AB">
              <w:t>-term abstinence</w:t>
            </w:r>
            <w:r w:rsidR="00CA49AB">
              <w:rPr>
                <w:vertAlign w:val="superscript"/>
              </w:rPr>
              <w:t>3b</w:t>
            </w:r>
          </w:p>
        </w:tc>
        <w:tc>
          <w:tcPr>
            <w:tcW w:w="1417" w:type="dxa"/>
            <w:tcBorders>
              <w:top w:val="nil"/>
              <w:bottom w:val="nil"/>
            </w:tcBorders>
            <w:vAlign w:val="center"/>
          </w:tcPr>
          <w:p w14:paraId="64D654F5" w14:textId="77777777" w:rsidR="00CA49AB" w:rsidRDefault="00CA49AB" w:rsidP="00FB4ED8">
            <w:pPr>
              <w:jc w:val="center"/>
            </w:pPr>
          </w:p>
        </w:tc>
        <w:tc>
          <w:tcPr>
            <w:tcW w:w="1275" w:type="dxa"/>
            <w:tcBorders>
              <w:top w:val="nil"/>
              <w:bottom w:val="nil"/>
            </w:tcBorders>
            <w:vAlign w:val="center"/>
          </w:tcPr>
          <w:p w14:paraId="0D862E52" w14:textId="77777777" w:rsidR="00CA49AB" w:rsidRDefault="00CA49AB" w:rsidP="00FB4ED8">
            <w:pPr>
              <w:jc w:val="center"/>
            </w:pPr>
          </w:p>
        </w:tc>
        <w:tc>
          <w:tcPr>
            <w:tcW w:w="1134" w:type="dxa"/>
            <w:tcBorders>
              <w:top w:val="nil"/>
              <w:bottom w:val="nil"/>
            </w:tcBorders>
            <w:vAlign w:val="center"/>
          </w:tcPr>
          <w:p w14:paraId="6FABC82B" w14:textId="77777777" w:rsidR="00CA49AB" w:rsidRDefault="00CA49AB" w:rsidP="00FB4ED8">
            <w:pPr>
              <w:jc w:val="center"/>
            </w:pPr>
          </w:p>
        </w:tc>
      </w:tr>
      <w:tr w:rsidR="00CA49AB" w14:paraId="1BD9562E" w14:textId="77777777" w:rsidTr="00FB4ED8">
        <w:tc>
          <w:tcPr>
            <w:tcW w:w="284" w:type="dxa"/>
            <w:tcBorders>
              <w:top w:val="nil"/>
              <w:bottom w:val="nil"/>
            </w:tcBorders>
          </w:tcPr>
          <w:p w14:paraId="0976E8D7" w14:textId="77777777" w:rsidR="00CA49AB" w:rsidRDefault="00CA49AB" w:rsidP="00FB4ED8"/>
        </w:tc>
        <w:tc>
          <w:tcPr>
            <w:tcW w:w="3402" w:type="dxa"/>
            <w:tcBorders>
              <w:top w:val="nil"/>
              <w:bottom w:val="nil"/>
            </w:tcBorders>
          </w:tcPr>
          <w:p w14:paraId="31CF245F" w14:textId="77777777" w:rsidR="00CA49AB" w:rsidRDefault="00CA49AB" w:rsidP="00FB4ED8">
            <w:r>
              <w:t>Trend (year)</w:t>
            </w:r>
          </w:p>
        </w:tc>
        <w:tc>
          <w:tcPr>
            <w:tcW w:w="1417" w:type="dxa"/>
            <w:tcBorders>
              <w:top w:val="nil"/>
              <w:bottom w:val="nil"/>
            </w:tcBorders>
            <w:vAlign w:val="center"/>
          </w:tcPr>
          <w:p w14:paraId="72B3270D" w14:textId="77777777" w:rsidR="00CA49AB" w:rsidRDefault="00CA49AB" w:rsidP="00FB4ED8">
            <w:pPr>
              <w:jc w:val="center"/>
            </w:pPr>
            <w:r>
              <w:t>0.813</w:t>
            </w:r>
          </w:p>
        </w:tc>
        <w:tc>
          <w:tcPr>
            <w:tcW w:w="1275" w:type="dxa"/>
            <w:tcBorders>
              <w:top w:val="nil"/>
              <w:bottom w:val="nil"/>
            </w:tcBorders>
            <w:vAlign w:val="center"/>
          </w:tcPr>
          <w:p w14:paraId="5DEE160E" w14:textId="77777777" w:rsidR="00CA49AB" w:rsidRDefault="00CA49AB" w:rsidP="00FB4ED8">
            <w:pPr>
              <w:jc w:val="center"/>
            </w:pPr>
            <w:r>
              <w:t>0.673</w:t>
            </w:r>
          </w:p>
        </w:tc>
        <w:tc>
          <w:tcPr>
            <w:tcW w:w="1134" w:type="dxa"/>
            <w:tcBorders>
              <w:top w:val="nil"/>
              <w:bottom w:val="nil"/>
            </w:tcBorders>
            <w:vAlign w:val="center"/>
          </w:tcPr>
          <w:p w14:paraId="11D10C80" w14:textId="77777777" w:rsidR="00CA49AB" w:rsidRDefault="00CA49AB" w:rsidP="00FB4ED8">
            <w:pPr>
              <w:jc w:val="center"/>
            </w:pPr>
            <w:r>
              <w:t>0.982</w:t>
            </w:r>
          </w:p>
        </w:tc>
      </w:tr>
      <w:tr w:rsidR="00CA49AB" w14:paraId="1C75A78D" w14:textId="77777777" w:rsidTr="00FB4ED8">
        <w:tc>
          <w:tcPr>
            <w:tcW w:w="284" w:type="dxa"/>
            <w:tcBorders>
              <w:top w:val="nil"/>
              <w:bottom w:val="nil"/>
            </w:tcBorders>
          </w:tcPr>
          <w:p w14:paraId="7BCBE7B7" w14:textId="77777777" w:rsidR="00CA49AB" w:rsidRDefault="00CA49AB" w:rsidP="00FB4ED8"/>
        </w:tc>
        <w:tc>
          <w:tcPr>
            <w:tcW w:w="3402" w:type="dxa"/>
            <w:tcBorders>
              <w:top w:val="nil"/>
              <w:bottom w:val="nil"/>
            </w:tcBorders>
          </w:tcPr>
          <w:p w14:paraId="588562D9" w14:textId="77777777" w:rsidR="00CA49AB" w:rsidRDefault="00CA49AB" w:rsidP="00FB4ED8">
            <w:r>
              <w:t>Level</w:t>
            </w:r>
          </w:p>
        </w:tc>
        <w:tc>
          <w:tcPr>
            <w:tcW w:w="1417" w:type="dxa"/>
            <w:tcBorders>
              <w:top w:val="nil"/>
              <w:bottom w:val="nil"/>
            </w:tcBorders>
            <w:vAlign w:val="center"/>
          </w:tcPr>
          <w:p w14:paraId="102DF2FB" w14:textId="77777777" w:rsidR="00CA49AB" w:rsidRDefault="00CA49AB" w:rsidP="00FB4ED8">
            <w:pPr>
              <w:jc w:val="center"/>
            </w:pPr>
            <w:r>
              <w:t>1.949</w:t>
            </w:r>
          </w:p>
        </w:tc>
        <w:tc>
          <w:tcPr>
            <w:tcW w:w="1275" w:type="dxa"/>
            <w:tcBorders>
              <w:top w:val="nil"/>
              <w:bottom w:val="nil"/>
            </w:tcBorders>
            <w:vAlign w:val="center"/>
          </w:tcPr>
          <w:p w14:paraId="4DCF39FC" w14:textId="77777777" w:rsidR="00CA49AB" w:rsidRDefault="00CA49AB" w:rsidP="00FB4ED8">
            <w:pPr>
              <w:jc w:val="center"/>
            </w:pPr>
            <w:r>
              <w:t>1.294</w:t>
            </w:r>
          </w:p>
        </w:tc>
        <w:tc>
          <w:tcPr>
            <w:tcW w:w="1134" w:type="dxa"/>
            <w:tcBorders>
              <w:top w:val="nil"/>
              <w:bottom w:val="nil"/>
            </w:tcBorders>
            <w:vAlign w:val="center"/>
          </w:tcPr>
          <w:p w14:paraId="21F0583C" w14:textId="77777777" w:rsidR="00CA49AB" w:rsidRDefault="00CA49AB" w:rsidP="00FB4ED8">
            <w:pPr>
              <w:jc w:val="center"/>
            </w:pPr>
            <w:r>
              <w:t>2.936</w:t>
            </w:r>
          </w:p>
        </w:tc>
      </w:tr>
      <w:tr w:rsidR="00CA49AB" w14:paraId="375A2C9B" w14:textId="77777777" w:rsidTr="00FB4ED8">
        <w:tc>
          <w:tcPr>
            <w:tcW w:w="284" w:type="dxa"/>
            <w:tcBorders>
              <w:top w:val="nil"/>
              <w:bottom w:val="nil"/>
            </w:tcBorders>
          </w:tcPr>
          <w:p w14:paraId="68A99713" w14:textId="77777777" w:rsidR="00CA49AB" w:rsidRDefault="00CA49AB" w:rsidP="00FB4ED8"/>
        </w:tc>
        <w:tc>
          <w:tcPr>
            <w:tcW w:w="3402" w:type="dxa"/>
            <w:tcBorders>
              <w:top w:val="nil"/>
              <w:bottom w:val="nil"/>
            </w:tcBorders>
          </w:tcPr>
          <w:p w14:paraId="4D159F59" w14:textId="522FDD2E" w:rsidR="00CA49AB" w:rsidRDefault="00F11D38" w:rsidP="00FB4ED8">
            <w:r>
              <w:rPr>
                <w:rFonts w:cstheme="minorHAnsi"/>
              </w:rPr>
              <w:t>ΔTrend</w:t>
            </w:r>
            <w:r>
              <w:t xml:space="preserve"> </w:t>
            </w:r>
            <w:r w:rsidR="00CA49AB">
              <w:t>(year)</w:t>
            </w:r>
          </w:p>
        </w:tc>
        <w:tc>
          <w:tcPr>
            <w:tcW w:w="1417" w:type="dxa"/>
            <w:tcBorders>
              <w:top w:val="nil"/>
              <w:bottom w:val="nil"/>
            </w:tcBorders>
            <w:vAlign w:val="center"/>
          </w:tcPr>
          <w:p w14:paraId="518F054E" w14:textId="77777777" w:rsidR="00CA49AB" w:rsidRDefault="00CA49AB" w:rsidP="00FB4ED8">
            <w:pPr>
              <w:jc w:val="center"/>
            </w:pPr>
            <w:r>
              <w:t>1.501</w:t>
            </w:r>
          </w:p>
        </w:tc>
        <w:tc>
          <w:tcPr>
            <w:tcW w:w="1275" w:type="dxa"/>
            <w:tcBorders>
              <w:top w:val="nil"/>
              <w:bottom w:val="nil"/>
            </w:tcBorders>
            <w:vAlign w:val="center"/>
          </w:tcPr>
          <w:p w14:paraId="76CB515B" w14:textId="77777777" w:rsidR="00CA49AB" w:rsidRDefault="00CA49AB" w:rsidP="00FB4ED8">
            <w:pPr>
              <w:jc w:val="center"/>
            </w:pPr>
            <w:r>
              <w:t>1.188</w:t>
            </w:r>
          </w:p>
        </w:tc>
        <w:tc>
          <w:tcPr>
            <w:tcW w:w="1134" w:type="dxa"/>
            <w:tcBorders>
              <w:top w:val="nil"/>
              <w:bottom w:val="nil"/>
            </w:tcBorders>
            <w:vAlign w:val="center"/>
          </w:tcPr>
          <w:p w14:paraId="70FD0FF5" w14:textId="77777777" w:rsidR="00CA49AB" w:rsidRDefault="00CA49AB" w:rsidP="00FB4ED8">
            <w:pPr>
              <w:jc w:val="center"/>
            </w:pPr>
            <w:r>
              <w:t>1.896</w:t>
            </w:r>
          </w:p>
        </w:tc>
      </w:tr>
      <w:tr w:rsidR="00CA49AB" w:rsidRPr="003548CF" w14:paraId="2A737F46" w14:textId="77777777" w:rsidTr="00FB4ED8">
        <w:tc>
          <w:tcPr>
            <w:tcW w:w="284" w:type="dxa"/>
            <w:tcBorders>
              <w:top w:val="nil"/>
              <w:bottom w:val="nil"/>
            </w:tcBorders>
          </w:tcPr>
          <w:p w14:paraId="196E00DD" w14:textId="77777777" w:rsidR="00CA49AB" w:rsidRDefault="00CA49AB" w:rsidP="00FB4ED8"/>
        </w:tc>
        <w:tc>
          <w:tcPr>
            <w:tcW w:w="3402" w:type="dxa"/>
            <w:tcBorders>
              <w:top w:val="nil"/>
              <w:bottom w:val="nil"/>
            </w:tcBorders>
          </w:tcPr>
          <w:p w14:paraId="2C23EDDC" w14:textId="77777777" w:rsidR="00CA49AB" w:rsidRDefault="00CA49AB" w:rsidP="00FB4ED8"/>
        </w:tc>
        <w:tc>
          <w:tcPr>
            <w:tcW w:w="1417" w:type="dxa"/>
            <w:tcBorders>
              <w:top w:val="nil"/>
              <w:bottom w:val="nil"/>
            </w:tcBorders>
            <w:vAlign w:val="center"/>
          </w:tcPr>
          <w:p w14:paraId="7968E703" w14:textId="77777777" w:rsidR="00CA49AB" w:rsidRDefault="00CA49AB" w:rsidP="00FB4ED8">
            <w:pPr>
              <w:jc w:val="center"/>
            </w:pPr>
          </w:p>
        </w:tc>
        <w:tc>
          <w:tcPr>
            <w:tcW w:w="1275" w:type="dxa"/>
            <w:tcBorders>
              <w:top w:val="nil"/>
              <w:bottom w:val="nil"/>
            </w:tcBorders>
            <w:vAlign w:val="center"/>
          </w:tcPr>
          <w:p w14:paraId="487352FA" w14:textId="77777777" w:rsidR="00CA49AB" w:rsidRDefault="00CA49AB" w:rsidP="00FB4ED8">
            <w:pPr>
              <w:jc w:val="center"/>
            </w:pPr>
          </w:p>
        </w:tc>
        <w:tc>
          <w:tcPr>
            <w:tcW w:w="1134" w:type="dxa"/>
            <w:tcBorders>
              <w:top w:val="nil"/>
              <w:bottom w:val="nil"/>
            </w:tcBorders>
            <w:vAlign w:val="center"/>
          </w:tcPr>
          <w:p w14:paraId="0B432873" w14:textId="77777777" w:rsidR="00CA49AB" w:rsidRDefault="00CA49AB" w:rsidP="00FB4ED8">
            <w:pPr>
              <w:jc w:val="center"/>
            </w:pPr>
          </w:p>
        </w:tc>
      </w:tr>
      <w:tr w:rsidR="00CA49AB" w14:paraId="47C10F2B" w14:textId="77777777" w:rsidTr="00FB4ED8">
        <w:tc>
          <w:tcPr>
            <w:tcW w:w="3686" w:type="dxa"/>
            <w:gridSpan w:val="2"/>
            <w:tcBorders>
              <w:top w:val="nil"/>
              <w:bottom w:val="nil"/>
            </w:tcBorders>
          </w:tcPr>
          <w:p w14:paraId="2BE65C73" w14:textId="77777777" w:rsidR="00CA49AB" w:rsidRPr="00CB09BE" w:rsidRDefault="00CA49AB" w:rsidP="00FB4ED8">
            <w:pPr>
              <w:rPr>
                <w:vertAlign w:val="superscript"/>
              </w:rPr>
            </w:pPr>
            <w:r>
              <w:t>Use of prescription medication</w:t>
            </w:r>
            <w:r>
              <w:rPr>
                <w:vertAlign w:val="superscript"/>
              </w:rPr>
              <w:t>2b</w:t>
            </w:r>
          </w:p>
        </w:tc>
        <w:tc>
          <w:tcPr>
            <w:tcW w:w="1417" w:type="dxa"/>
            <w:tcBorders>
              <w:top w:val="nil"/>
              <w:bottom w:val="nil"/>
            </w:tcBorders>
            <w:vAlign w:val="center"/>
          </w:tcPr>
          <w:p w14:paraId="3F756E36" w14:textId="77777777" w:rsidR="00CA49AB" w:rsidRDefault="00CA49AB" w:rsidP="00FB4ED8">
            <w:pPr>
              <w:jc w:val="center"/>
            </w:pPr>
          </w:p>
        </w:tc>
        <w:tc>
          <w:tcPr>
            <w:tcW w:w="1275" w:type="dxa"/>
            <w:tcBorders>
              <w:top w:val="nil"/>
              <w:bottom w:val="nil"/>
            </w:tcBorders>
            <w:vAlign w:val="center"/>
          </w:tcPr>
          <w:p w14:paraId="1711DD92" w14:textId="77777777" w:rsidR="00CA49AB" w:rsidRDefault="00CA49AB" w:rsidP="00FB4ED8">
            <w:pPr>
              <w:jc w:val="center"/>
            </w:pPr>
          </w:p>
        </w:tc>
        <w:tc>
          <w:tcPr>
            <w:tcW w:w="1134" w:type="dxa"/>
            <w:tcBorders>
              <w:top w:val="nil"/>
              <w:bottom w:val="nil"/>
            </w:tcBorders>
            <w:vAlign w:val="center"/>
          </w:tcPr>
          <w:p w14:paraId="236DD640" w14:textId="77777777" w:rsidR="00CA49AB" w:rsidRDefault="00CA49AB" w:rsidP="00FB4ED8">
            <w:pPr>
              <w:jc w:val="center"/>
            </w:pPr>
          </w:p>
        </w:tc>
      </w:tr>
      <w:tr w:rsidR="00CA49AB" w14:paraId="1E5E8FB2" w14:textId="77777777" w:rsidTr="00FB4ED8">
        <w:tc>
          <w:tcPr>
            <w:tcW w:w="284" w:type="dxa"/>
            <w:tcBorders>
              <w:top w:val="nil"/>
              <w:bottom w:val="nil"/>
            </w:tcBorders>
          </w:tcPr>
          <w:p w14:paraId="546FCE1F" w14:textId="77777777" w:rsidR="00CA49AB" w:rsidRDefault="00CA49AB" w:rsidP="00FB4ED8"/>
        </w:tc>
        <w:tc>
          <w:tcPr>
            <w:tcW w:w="3402" w:type="dxa"/>
            <w:tcBorders>
              <w:top w:val="nil"/>
              <w:bottom w:val="nil"/>
            </w:tcBorders>
          </w:tcPr>
          <w:p w14:paraId="60434B82" w14:textId="77777777" w:rsidR="00CA49AB" w:rsidRDefault="00CA49AB" w:rsidP="00FB4ED8">
            <w:r>
              <w:t>Trend (year)</w:t>
            </w:r>
          </w:p>
        </w:tc>
        <w:tc>
          <w:tcPr>
            <w:tcW w:w="1417" w:type="dxa"/>
            <w:tcBorders>
              <w:top w:val="nil"/>
              <w:bottom w:val="nil"/>
            </w:tcBorders>
            <w:vAlign w:val="center"/>
          </w:tcPr>
          <w:p w14:paraId="10B4A8AD" w14:textId="77777777" w:rsidR="00CA49AB" w:rsidRDefault="00CA49AB" w:rsidP="00FB4ED8">
            <w:pPr>
              <w:jc w:val="center"/>
            </w:pPr>
            <w:r>
              <w:t>1.058</w:t>
            </w:r>
          </w:p>
        </w:tc>
        <w:tc>
          <w:tcPr>
            <w:tcW w:w="1275" w:type="dxa"/>
            <w:tcBorders>
              <w:top w:val="nil"/>
              <w:bottom w:val="nil"/>
            </w:tcBorders>
            <w:vAlign w:val="center"/>
          </w:tcPr>
          <w:p w14:paraId="7DB79E48" w14:textId="77777777" w:rsidR="00CA49AB" w:rsidRDefault="00CA49AB" w:rsidP="00FB4ED8">
            <w:pPr>
              <w:jc w:val="center"/>
            </w:pPr>
            <w:r>
              <w:t>0.892</w:t>
            </w:r>
          </w:p>
        </w:tc>
        <w:tc>
          <w:tcPr>
            <w:tcW w:w="1134" w:type="dxa"/>
            <w:tcBorders>
              <w:top w:val="nil"/>
              <w:bottom w:val="nil"/>
            </w:tcBorders>
            <w:vAlign w:val="center"/>
          </w:tcPr>
          <w:p w14:paraId="08401B28" w14:textId="77777777" w:rsidR="00CA49AB" w:rsidRDefault="00CA49AB" w:rsidP="00FB4ED8">
            <w:pPr>
              <w:jc w:val="center"/>
            </w:pPr>
            <w:r>
              <w:t>1.253</w:t>
            </w:r>
          </w:p>
        </w:tc>
      </w:tr>
      <w:tr w:rsidR="00CA49AB" w14:paraId="45CC5FB7" w14:textId="77777777" w:rsidTr="00FB4ED8">
        <w:tc>
          <w:tcPr>
            <w:tcW w:w="284" w:type="dxa"/>
            <w:tcBorders>
              <w:top w:val="nil"/>
              <w:bottom w:val="nil"/>
            </w:tcBorders>
          </w:tcPr>
          <w:p w14:paraId="2CBB620D" w14:textId="77777777" w:rsidR="00CA49AB" w:rsidRDefault="00CA49AB" w:rsidP="00FB4ED8"/>
        </w:tc>
        <w:tc>
          <w:tcPr>
            <w:tcW w:w="3402" w:type="dxa"/>
            <w:tcBorders>
              <w:top w:val="nil"/>
              <w:bottom w:val="nil"/>
            </w:tcBorders>
          </w:tcPr>
          <w:p w14:paraId="2BAD6404" w14:textId="77777777" w:rsidR="00CA49AB" w:rsidRDefault="00CA49AB" w:rsidP="00FB4ED8">
            <w:r>
              <w:t>Level</w:t>
            </w:r>
          </w:p>
        </w:tc>
        <w:tc>
          <w:tcPr>
            <w:tcW w:w="1417" w:type="dxa"/>
            <w:tcBorders>
              <w:top w:val="nil"/>
              <w:bottom w:val="nil"/>
            </w:tcBorders>
            <w:vAlign w:val="center"/>
          </w:tcPr>
          <w:p w14:paraId="35E2B862" w14:textId="77777777" w:rsidR="00CA49AB" w:rsidRDefault="00CA49AB" w:rsidP="00FB4ED8">
            <w:pPr>
              <w:jc w:val="center"/>
            </w:pPr>
            <w:r>
              <w:t>1.189</w:t>
            </w:r>
          </w:p>
        </w:tc>
        <w:tc>
          <w:tcPr>
            <w:tcW w:w="1275" w:type="dxa"/>
            <w:tcBorders>
              <w:top w:val="nil"/>
              <w:bottom w:val="nil"/>
            </w:tcBorders>
            <w:vAlign w:val="center"/>
          </w:tcPr>
          <w:p w14:paraId="55C853A7" w14:textId="77777777" w:rsidR="00CA49AB" w:rsidRDefault="00CA49AB" w:rsidP="00FB4ED8">
            <w:pPr>
              <w:jc w:val="center"/>
            </w:pPr>
            <w:r>
              <w:t>0.816</w:t>
            </w:r>
          </w:p>
        </w:tc>
        <w:tc>
          <w:tcPr>
            <w:tcW w:w="1134" w:type="dxa"/>
            <w:tcBorders>
              <w:top w:val="nil"/>
              <w:bottom w:val="nil"/>
            </w:tcBorders>
            <w:vAlign w:val="center"/>
          </w:tcPr>
          <w:p w14:paraId="013E1586" w14:textId="77777777" w:rsidR="00CA49AB" w:rsidRDefault="00CA49AB" w:rsidP="00FB4ED8">
            <w:pPr>
              <w:jc w:val="center"/>
            </w:pPr>
            <w:r>
              <w:t>1.735</w:t>
            </w:r>
          </w:p>
        </w:tc>
      </w:tr>
      <w:tr w:rsidR="00CA49AB" w14:paraId="795E6971" w14:textId="77777777" w:rsidTr="00FB4ED8">
        <w:tc>
          <w:tcPr>
            <w:tcW w:w="284" w:type="dxa"/>
            <w:tcBorders>
              <w:top w:val="nil"/>
              <w:bottom w:val="nil"/>
            </w:tcBorders>
          </w:tcPr>
          <w:p w14:paraId="4C80C580" w14:textId="77777777" w:rsidR="00CA49AB" w:rsidRDefault="00CA49AB" w:rsidP="00FB4ED8"/>
        </w:tc>
        <w:tc>
          <w:tcPr>
            <w:tcW w:w="3402" w:type="dxa"/>
            <w:tcBorders>
              <w:top w:val="nil"/>
              <w:bottom w:val="nil"/>
            </w:tcBorders>
          </w:tcPr>
          <w:p w14:paraId="03259286" w14:textId="1F3709CB" w:rsidR="00CA49AB" w:rsidRDefault="00F11D38" w:rsidP="00FB4ED8">
            <w:r>
              <w:rPr>
                <w:rFonts w:cstheme="minorHAnsi"/>
              </w:rPr>
              <w:t>ΔTrend</w:t>
            </w:r>
            <w:r>
              <w:t xml:space="preserve"> </w:t>
            </w:r>
            <w:r w:rsidR="00CA49AB">
              <w:t>(year)</w:t>
            </w:r>
          </w:p>
        </w:tc>
        <w:tc>
          <w:tcPr>
            <w:tcW w:w="1417" w:type="dxa"/>
            <w:tcBorders>
              <w:top w:val="nil"/>
              <w:bottom w:val="nil"/>
            </w:tcBorders>
            <w:vAlign w:val="center"/>
          </w:tcPr>
          <w:p w14:paraId="5372DC0C" w14:textId="77777777" w:rsidR="00CA49AB" w:rsidRDefault="00CA49AB" w:rsidP="00FB4ED8">
            <w:pPr>
              <w:jc w:val="center"/>
            </w:pPr>
            <w:r>
              <w:t>0.850</w:t>
            </w:r>
          </w:p>
        </w:tc>
        <w:tc>
          <w:tcPr>
            <w:tcW w:w="1275" w:type="dxa"/>
            <w:tcBorders>
              <w:top w:val="nil"/>
              <w:bottom w:val="nil"/>
            </w:tcBorders>
            <w:vAlign w:val="center"/>
          </w:tcPr>
          <w:p w14:paraId="78708922" w14:textId="77777777" w:rsidR="00CA49AB" w:rsidRDefault="00CA49AB" w:rsidP="00FB4ED8">
            <w:pPr>
              <w:jc w:val="center"/>
            </w:pPr>
            <w:r>
              <w:t>0.666</w:t>
            </w:r>
          </w:p>
        </w:tc>
        <w:tc>
          <w:tcPr>
            <w:tcW w:w="1134" w:type="dxa"/>
            <w:tcBorders>
              <w:top w:val="nil"/>
              <w:bottom w:val="nil"/>
            </w:tcBorders>
            <w:vAlign w:val="center"/>
          </w:tcPr>
          <w:p w14:paraId="1049C6DB" w14:textId="77777777" w:rsidR="00CA49AB" w:rsidRDefault="00CA49AB" w:rsidP="00FB4ED8">
            <w:pPr>
              <w:jc w:val="center"/>
            </w:pPr>
            <w:r>
              <w:t>1.086</w:t>
            </w:r>
          </w:p>
        </w:tc>
      </w:tr>
      <w:tr w:rsidR="00CA49AB" w:rsidRPr="003548CF" w14:paraId="36122F18" w14:textId="77777777" w:rsidTr="00FB4ED8">
        <w:tc>
          <w:tcPr>
            <w:tcW w:w="284" w:type="dxa"/>
            <w:tcBorders>
              <w:top w:val="nil"/>
              <w:bottom w:val="nil"/>
            </w:tcBorders>
          </w:tcPr>
          <w:p w14:paraId="3600027F" w14:textId="77777777" w:rsidR="00CA49AB" w:rsidRDefault="00CA49AB" w:rsidP="00FB4ED8"/>
        </w:tc>
        <w:tc>
          <w:tcPr>
            <w:tcW w:w="3402" w:type="dxa"/>
            <w:tcBorders>
              <w:top w:val="nil"/>
              <w:bottom w:val="nil"/>
            </w:tcBorders>
          </w:tcPr>
          <w:p w14:paraId="396C9216" w14:textId="77777777" w:rsidR="00CA49AB" w:rsidRDefault="00CA49AB" w:rsidP="00FB4ED8"/>
        </w:tc>
        <w:tc>
          <w:tcPr>
            <w:tcW w:w="1417" w:type="dxa"/>
            <w:tcBorders>
              <w:top w:val="nil"/>
              <w:bottom w:val="nil"/>
            </w:tcBorders>
            <w:vAlign w:val="center"/>
          </w:tcPr>
          <w:p w14:paraId="152D2891" w14:textId="77777777" w:rsidR="00CA49AB" w:rsidRDefault="00CA49AB" w:rsidP="00FB4ED8">
            <w:pPr>
              <w:jc w:val="center"/>
            </w:pPr>
          </w:p>
        </w:tc>
        <w:tc>
          <w:tcPr>
            <w:tcW w:w="1275" w:type="dxa"/>
            <w:tcBorders>
              <w:top w:val="nil"/>
              <w:bottom w:val="nil"/>
            </w:tcBorders>
            <w:vAlign w:val="center"/>
          </w:tcPr>
          <w:p w14:paraId="0079FC99" w14:textId="77777777" w:rsidR="00CA49AB" w:rsidRDefault="00CA49AB" w:rsidP="00FB4ED8">
            <w:pPr>
              <w:jc w:val="center"/>
            </w:pPr>
          </w:p>
        </w:tc>
        <w:tc>
          <w:tcPr>
            <w:tcW w:w="1134" w:type="dxa"/>
            <w:tcBorders>
              <w:top w:val="nil"/>
              <w:bottom w:val="nil"/>
            </w:tcBorders>
            <w:vAlign w:val="center"/>
          </w:tcPr>
          <w:p w14:paraId="62DC3CB7" w14:textId="77777777" w:rsidR="00CA49AB" w:rsidRDefault="00CA49AB" w:rsidP="00FB4ED8">
            <w:pPr>
              <w:jc w:val="center"/>
            </w:pPr>
          </w:p>
        </w:tc>
      </w:tr>
      <w:tr w:rsidR="00CA49AB" w14:paraId="63590A3A" w14:textId="77777777" w:rsidTr="00FB4ED8">
        <w:tc>
          <w:tcPr>
            <w:tcW w:w="3686" w:type="dxa"/>
            <w:gridSpan w:val="2"/>
            <w:tcBorders>
              <w:top w:val="nil"/>
              <w:bottom w:val="nil"/>
            </w:tcBorders>
          </w:tcPr>
          <w:p w14:paraId="72A57F43" w14:textId="77777777" w:rsidR="00CA49AB" w:rsidRPr="00CB09BE" w:rsidRDefault="00CA49AB" w:rsidP="00FB4ED8">
            <w:pPr>
              <w:rPr>
                <w:vertAlign w:val="superscript"/>
              </w:rPr>
            </w:pPr>
            <w:r>
              <w:t>Use of behavioural support</w:t>
            </w:r>
            <w:r>
              <w:rPr>
                <w:vertAlign w:val="superscript"/>
              </w:rPr>
              <w:t>2b</w:t>
            </w:r>
          </w:p>
        </w:tc>
        <w:tc>
          <w:tcPr>
            <w:tcW w:w="1417" w:type="dxa"/>
            <w:tcBorders>
              <w:top w:val="nil"/>
              <w:bottom w:val="nil"/>
            </w:tcBorders>
            <w:vAlign w:val="center"/>
          </w:tcPr>
          <w:p w14:paraId="52101B7C" w14:textId="77777777" w:rsidR="00CA49AB" w:rsidRDefault="00CA49AB" w:rsidP="00FB4ED8">
            <w:pPr>
              <w:jc w:val="center"/>
            </w:pPr>
          </w:p>
        </w:tc>
        <w:tc>
          <w:tcPr>
            <w:tcW w:w="1275" w:type="dxa"/>
            <w:tcBorders>
              <w:top w:val="nil"/>
              <w:bottom w:val="nil"/>
            </w:tcBorders>
            <w:vAlign w:val="center"/>
          </w:tcPr>
          <w:p w14:paraId="4EFB3E7C" w14:textId="77777777" w:rsidR="00CA49AB" w:rsidRDefault="00CA49AB" w:rsidP="00FB4ED8">
            <w:pPr>
              <w:jc w:val="center"/>
            </w:pPr>
          </w:p>
        </w:tc>
        <w:tc>
          <w:tcPr>
            <w:tcW w:w="1134" w:type="dxa"/>
            <w:tcBorders>
              <w:top w:val="nil"/>
              <w:bottom w:val="nil"/>
            </w:tcBorders>
            <w:vAlign w:val="center"/>
          </w:tcPr>
          <w:p w14:paraId="1798FE1B" w14:textId="77777777" w:rsidR="00CA49AB" w:rsidRDefault="00CA49AB" w:rsidP="00FB4ED8">
            <w:pPr>
              <w:jc w:val="center"/>
            </w:pPr>
          </w:p>
        </w:tc>
      </w:tr>
      <w:tr w:rsidR="00CA49AB" w14:paraId="5A194670" w14:textId="77777777" w:rsidTr="00FB4ED8">
        <w:tc>
          <w:tcPr>
            <w:tcW w:w="284" w:type="dxa"/>
            <w:tcBorders>
              <w:top w:val="nil"/>
              <w:bottom w:val="nil"/>
            </w:tcBorders>
          </w:tcPr>
          <w:p w14:paraId="69EA4AA7" w14:textId="77777777" w:rsidR="00CA49AB" w:rsidRDefault="00CA49AB" w:rsidP="00FB4ED8"/>
        </w:tc>
        <w:tc>
          <w:tcPr>
            <w:tcW w:w="3402" w:type="dxa"/>
            <w:tcBorders>
              <w:top w:val="nil"/>
              <w:bottom w:val="nil"/>
            </w:tcBorders>
          </w:tcPr>
          <w:p w14:paraId="5C3EE4F9" w14:textId="77777777" w:rsidR="00CA49AB" w:rsidRDefault="00CA49AB" w:rsidP="00FB4ED8">
            <w:r>
              <w:t>Trend (year)</w:t>
            </w:r>
          </w:p>
        </w:tc>
        <w:tc>
          <w:tcPr>
            <w:tcW w:w="1417" w:type="dxa"/>
            <w:tcBorders>
              <w:top w:val="nil"/>
              <w:bottom w:val="nil"/>
            </w:tcBorders>
            <w:vAlign w:val="center"/>
          </w:tcPr>
          <w:p w14:paraId="73E30B68" w14:textId="77777777" w:rsidR="00CA49AB" w:rsidRDefault="00CA49AB" w:rsidP="00FB4ED8">
            <w:pPr>
              <w:jc w:val="center"/>
            </w:pPr>
            <w:r>
              <w:t>0.836</w:t>
            </w:r>
          </w:p>
        </w:tc>
        <w:tc>
          <w:tcPr>
            <w:tcW w:w="1275" w:type="dxa"/>
            <w:tcBorders>
              <w:top w:val="nil"/>
              <w:bottom w:val="nil"/>
            </w:tcBorders>
            <w:vAlign w:val="center"/>
          </w:tcPr>
          <w:p w14:paraId="683984A6" w14:textId="77777777" w:rsidR="00CA49AB" w:rsidRDefault="00CA49AB" w:rsidP="00FB4ED8">
            <w:pPr>
              <w:jc w:val="center"/>
            </w:pPr>
            <w:r>
              <w:t>0.694</w:t>
            </w:r>
          </w:p>
        </w:tc>
        <w:tc>
          <w:tcPr>
            <w:tcW w:w="1134" w:type="dxa"/>
            <w:tcBorders>
              <w:top w:val="nil"/>
              <w:bottom w:val="nil"/>
            </w:tcBorders>
            <w:vAlign w:val="center"/>
          </w:tcPr>
          <w:p w14:paraId="01A2B57E" w14:textId="77777777" w:rsidR="00CA49AB" w:rsidRDefault="00CA49AB" w:rsidP="00FB4ED8">
            <w:pPr>
              <w:jc w:val="center"/>
            </w:pPr>
            <w:r>
              <w:t>1.005</w:t>
            </w:r>
          </w:p>
        </w:tc>
      </w:tr>
      <w:tr w:rsidR="00CA49AB" w14:paraId="3E339F25" w14:textId="77777777" w:rsidTr="00FB4ED8">
        <w:tc>
          <w:tcPr>
            <w:tcW w:w="284" w:type="dxa"/>
            <w:tcBorders>
              <w:top w:val="nil"/>
              <w:bottom w:val="nil"/>
            </w:tcBorders>
          </w:tcPr>
          <w:p w14:paraId="16B02237" w14:textId="77777777" w:rsidR="00CA49AB" w:rsidRDefault="00CA49AB" w:rsidP="00FB4ED8"/>
        </w:tc>
        <w:tc>
          <w:tcPr>
            <w:tcW w:w="3402" w:type="dxa"/>
            <w:tcBorders>
              <w:top w:val="nil"/>
              <w:bottom w:val="nil"/>
            </w:tcBorders>
          </w:tcPr>
          <w:p w14:paraId="7E1D49A8" w14:textId="77777777" w:rsidR="00CA49AB" w:rsidRDefault="00CA49AB" w:rsidP="00FB4ED8">
            <w:r>
              <w:t>Level</w:t>
            </w:r>
          </w:p>
        </w:tc>
        <w:tc>
          <w:tcPr>
            <w:tcW w:w="1417" w:type="dxa"/>
            <w:tcBorders>
              <w:top w:val="nil"/>
              <w:bottom w:val="nil"/>
            </w:tcBorders>
            <w:vAlign w:val="center"/>
          </w:tcPr>
          <w:p w14:paraId="449F9C48" w14:textId="77777777" w:rsidR="00CA49AB" w:rsidRDefault="00CA49AB" w:rsidP="00FB4ED8">
            <w:pPr>
              <w:jc w:val="center"/>
            </w:pPr>
            <w:r>
              <w:t>2.270</w:t>
            </w:r>
          </w:p>
        </w:tc>
        <w:tc>
          <w:tcPr>
            <w:tcW w:w="1275" w:type="dxa"/>
            <w:tcBorders>
              <w:top w:val="nil"/>
              <w:bottom w:val="nil"/>
            </w:tcBorders>
            <w:vAlign w:val="center"/>
          </w:tcPr>
          <w:p w14:paraId="3A3B3F83" w14:textId="77777777" w:rsidR="00CA49AB" w:rsidRDefault="00CA49AB" w:rsidP="00FB4ED8">
            <w:pPr>
              <w:jc w:val="center"/>
            </w:pPr>
            <w:r>
              <w:t>1.515</w:t>
            </w:r>
          </w:p>
        </w:tc>
        <w:tc>
          <w:tcPr>
            <w:tcW w:w="1134" w:type="dxa"/>
            <w:tcBorders>
              <w:top w:val="nil"/>
              <w:bottom w:val="nil"/>
            </w:tcBorders>
            <w:vAlign w:val="center"/>
          </w:tcPr>
          <w:p w14:paraId="0E0057C3" w14:textId="77777777" w:rsidR="00CA49AB" w:rsidRDefault="00CA49AB" w:rsidP="00FB4ED8">
            <w:pPr>
              <w:jc w:val="center"/>
            </w:pPr>
            <w:r>
              <w:t>3.401</w:t>
            </w:r>
          </w:p>
        </w:tc>
      </w:tr>
      <w:tr w:rsidR="00CA49AB" w14:paraId="59A8C046" w14:textId="77777777" w:rsidTr="00FB4ED8">
        <w:tc>
          <w:tcPr>
            <w:tcW w:w="284" w:type="dxa"/>
            <w:tcBorders>
              <w:top w:val="nil"/>
              <w:bottom w:val="nil"/>
            </w:tcBorders>
          </w:tcPr>
          <w:p w14:paraId="5D6D16F8" w14:textId="77777777" w:rsidR="00CA49AB" w:rsidRDefault="00CA49AB" w:rsidP="00FB4ED8"/>
        </w:tc>
        <w:tc>
          <w:tcPr>
            <w:tcW w:w="3402" w:type="dxa"/>
            <w:tcBorders>
              <w:top w:val="nil"/>
              <w:bottom w:val="nil"/>
            </w:tcBorders>
          </w:tcPr>
          <w:p w14:paraId="3D1721B4" w14:textId="4036B6B3" w:rsidR="00CA49AB" w:rsidRDefault="00F11D38" w:rsidP="00FB4ED8">
            <w:r>
              <w:rPr>
                <w:rFonts w:cstheme="minorHAnsi"/>
              </w:rPr>
              <w:t>ΔTrend</w:t>
            </w:r>
            <w:r>
              <w:t xml:space="preserve"> </w:t>
            </w:r>
            <w:r w:rsidR="00CA49AB">
              <w:t>(year)</w:t>
            </w:r>
          </w:p>
        </w:tc>
        <w:tc>
          <w:tcPr>
            <w:tcW w:w="1417" w:type="dxa"/>
            <w:tcBorders>
              <w:top w:val="nil"/>
              <w:bottom w:val="nil"/>
            </w:tcBorders>
            <w:vAlign w:val="center"/>
          </w:tcPr>
          <w:p w14:paraId="3B74C8AA" w14:textId="77777777" w:rsidR="00CA49AB" w:rsidRDefault="00CA49AB" w:rsidP="00FB4ED8">
            <w:pPr>
              <w:jc w:val="center"/>
            </w:pPr>
            <w:r>
              <w:t>1.036</w:t>
            </w:r>
          </w:p>
        </w:tc>
        <w:tc>
          <w:tcPr>
            <w:tcW w:w="1275" w:type="dxa"/>
            <w:tcBorders>
              <w:top w:val="nil"/>
              <w:bottom w:val="nil"/>
            </w:tcBorders>
            <w:vAlign w:val="center"/>
          </w:tcPr>
          <w:p w14:paraId="0A42E62C" w14:textId="77777777" w:rsidR="00CA49AB" w:rsidRDefault="00CA49AB" w:rsidP="00FB4ED8">
            <w:pPr>
              <w:jc w:val="center"/>
            </w:pPr>
            <w:r>
              <w:t>0.808</w:t>
            </w:r>
          </w:p>
        </w:tc>
        <w:tc>
          <w:tcPr>
            <w:tcW w:w="1134" w:type="dxa"/>
            <w:tcBorders>
              <w:top w:val="nil"/>
              <w:bottom w:val="nil"/>
            </w:tcBorders>
            <w:vAlign w:val="center"/>
          </w:tcPr>
          <w:p w14:paraId="4384D33E" w14:textId="77777777" w:rsidR="00CA49AB" w:rsidRDefault="00CA49AB" w:rsidP="00FB4ED8">
            <w:pPr>
              <w:jc w:val="center"/>
            </w:pPr>
            <w:r>
              <w:t>1.330</w:t>
            </w:r>
          </w:p>
        </w:tc>
      </w:tr>
      <w:tr w:rsidR="00CA49AB" w:rsidRPr="003548CF" w14:paraId="2DDC5D78" w14:textId="77777777" w:rsidTr="00FB4ED8">
        <w:tc>
          <w:tcPr>
            <w:tcW w:w="284" w:type="dxa"/>
            <w:tcBorders>
              <w:top w:val="nil"/>
              <w:bottom w:val="nil"/>
            </w:tcBorders>
          </w:tcPr>
          <w:p w14:paraId="39E51399" w14:textId="77777777" w:rsidR="00CA49AB" w:rsidRDefault="00CA49AB" w:rsidP="00FB4ED8"/>
        </w:tc>
        <w:tc>
          <w:tcPr>
            <w:tcW w:w="3402" w:type="dxa"/>
            <w:tcBorders>
              <w:top w:val="nil"/>
              <w:bottom w:val="nil"/>
            </w:tcBorders>
          </w:tcPr>
          <w:p w14:paraId="242DAA14" w14:textId="77777777" w:rsidR="00CA49AB" w:rsidRDefault="00CA49AB" w:rsidP="00FB4ED8"/>
        </w:tc>
        <w:tc>
          <w:tcPr>
            <w:tcW w:w="1417" w:type="dxa"/>
            <w:tcBorders>
              <w:top w:val="nil"/>
              <w:bottom w:val="nil"/>
            </w:tcBorders>
            <w:vAlign w:val="center"/>
          </w:tcPr>
          <w:p w14:paraId="06E27E69" w14:textId="77777777" w:rsidR="00CA49AB" w:rsidRDefault="00CA49AB" w:rsidP="00FB4ED8">
            <w:pPr>
              <w:jc w:val="center"/>
            </w:pPr>
          </w:p>
        </w:tc>
        <w:tc>
          <w:tcPr>
            <w:tcW w:w="1275" w:type="dxa"/>
            <w:tcBorders>
              <w:top w:val="nil"/>
              <w:bottom w:val="nil"/>
            </w:tcBorders>
            <w:vAlign w:val="center"/>
          </w:tcPr>
          <w:p w14:paraId="3A183E03" w14:textId="77777777" w:rsidR="00CA49AB" w:rsidRDefault="00CA49AB" w:rsidP="00FB4ED8">
            <w:pPr>
              <w:jc w:val="center"/>
            </w:pPr>
          </w:p>
        </w:tc>
        <w:tc>
          <w:tcPr>
            <w:tcW w:w="1134" w:type="dxa"/>
            <w:tcBorders>
              <w:top w:val="nil"/>
              <w:bottom w:val="nil"/>
            </w:tcBorders>
            <w:vAlign w:val="center"/>
          </w:tcPr>
          <w:p w14:paraId="4F0FD7F3" w14:textId="77777777" w:rsidR="00CA49AB" w:rsidRDefault="00CA49AB" w:rsidP="00FB4ED8">
            <w:pPr>
              <w:jc w:val="center"/>
            </w:pPr>
          </w:p>
        </w:tc>
      </w:tr>
      <w:tr w:rsidR="00CA49AB" w14:paraId="221AB5E1" w14:textId="77777777" w:rsidTr="00FB4ED8">
        <w:tc>
          <w:tcPr>
            <w:tcW w:w="3686" w:type="dxa"/>
            <w:gridSpan w:val="2"/>
            <w:tcBorders>
              <w:top w:val="nil"/>
              <w:bottom w:val="nil"/>
            </w:tcBorders>
          </w:tcPr>
          <w:p w14:paraId="79FA966A" w14:textId="77777777" w:rsidR="00CA49AB" w:rsidRPr="00CB09BE" w:rsidRDefault="00CA49AB" w:rsidP="00FB4ED8">
            <w:pPr>
              <w:rPr>
                <w:vertAlign w:val="superscript"/>
              </w:rPr>
            </w:pPr>
            <w:r>
              <w:t>Use of e-cigarettes</w:t>
            </w:r>
            <w:r>
              <w:rPr>
                <w:vertAlign w:val="superscript"/>
              </w:rPr>
              <w:t>2b</w:t>
            </w:r>
          </w:p>
        </w:tc>
        <w:tc>
          <w:tcPr>
            <w:tcW w:w="1417" w:type="dxa"/>
            <w:tcBorders>
              <w:top w:val="nil"/>
              <w:bottom w:val="nil"/>
            </w:tcBorders>
            <w:vAlign w:val="center"/>
          </w:tcPr>
          <w:p w14:paraId="1D6947D6" w14:textId="77777777" w:rsidR="00CA49AB" w:rsidRDefault="00CA49AB" w:rsidP="00FB4ED8">
            <w:pPr>
              <w:jc w:val="center"/>
            </w:pPr>
          </w:p>
        </w:tc>
        <w:tc>
          <w:tcPr>
            <w:tcW w:w="1275" w:type="dxa"/>
            <w:tcBorders>
              <w:top w:val="nil"/>
              <w:bottom w:val="nil"/>
            </w:tcBorders>
            <w:vAlign w:val="center"/>
          </w:tcPr>
          <w:p w14:paraId="6AF5A2CC" w14:textId="77777777" w:rsidR="00CA49AB" w:rsidRDefault="00CA49AB" w:rsidP="00FB4ED8">
            <w:pPr>
              <w:jc w:val="center"/>
            </w:pPr>
          </w:p>
        </w:tc>
        <w:tc>
          <w:tcPr>
            <w:tcW w:w="1134" w:type="dxa"/>
            <w:tcBorders>
              <w:top w:val="nil"/>
              <w:bottom w:val="nil"/>
            </w:tcBorders>
            <w:vAlign w:val="center"/>
          </w:tcPr>
          <w:p w14:paraId="6C7365F1" w14:textId="77777777" w:rsidR="00CA49AB" w:rsidRDefault="00CA49AB" w:rsidP="00FB4ED8">
            <w:pPr>
              <w:jc w:val="center"/>
            </w:pPr>
          </w:p>
        </w:tc>
      </w:tr>
      <w:tr w:rsidR="00CA49AB" w14:paraId="1D0F232B" w14:textId="77777777" w:rsidTr="00FB4ED8">
        <w:tc>
          <w:tcPr>
            <w:tcW w:w="284" w:type="dxa"/>
            <w:tcBorders>
              <w:top w:val="nil"/>
              <w:bottom w:val="nil"/>
            </w:tcBorders>
          </w:tcPr>
          <w:p w14:paraId="75C03ECB" w14:textId="77777777" w:rsidR="00CA49AB" w:rsidRDefault="00CA49AB" w:rsidP="00FB4ED8"/>
        </w:tc>
        <w:tc>
          <w:tcPr>
            <w:tcW w:w="3402" w:type="dxa"/>
            <w:tcBorders>
              <w:top w:val="nil"/>
              <w:bottom w:val="nil"/>
            </w:tcBorders>
          </w:tcPr>
          <w:p w14:paraId="6B35EB94" w14:textId="77777777" w:rsidR="00CA49AB" w:rsidRDefault="00CA49AB" w:rsidP="00FB4ED8">
            <w:r>
              <w:t>Trend (year)</w:t>
            </w:r>
          </w:p>
        </w:tc>
        <w:tc>
          <w:tcPr>
            <w:tcW w:w="1417" w:type="dxa"/>
            <w:tcBorders>
              <w:top w:val="nil"/>
              <w:bottom w:val="nil"/>
            </w:tcBorders>
            <w:vAlign w:val="center"/>
          </w:tcPr>
          <w:p w14:paraId="0E9B7418" w14:textId="77777777" w:rsidR="00CA49AB" w:rsidRDefault="00CA49AB" w:rsidP="00FB4ED8">
            <w:pPr>
              <w:jc w:val="center"/>
            </w:pPr>
            <w:r>
              <w:t>0.960</w:t>
            </w:r>
          </w:p>
        </w:tc>
        <w:tc>
          <w:tcPr>
            <w:tcW w:w="1275" w:type="dxa"/>
            <w:tcBorders>
              <w:top w:val="nil"/>
              <w:bottom w:val="nil"/>
            </w:tcBorders>
            <w:vAlign w:val="center"/>
          </w:tcPr>
          <w:p w14:paraId="7CC182C6" w14:textId="77777777" w:rsidR="00CA49AB" w:rsidRDefault="00CA49AB" w:rsidP="00FB4ED8">
            <w:pPr>
              <w:jc w:val="center"/>
            </w:pPr>
            <w:r>
              <w:t>0.898</w:t>
            </w:r>
          </w:p>
        </w:tc>
        <w:tc>
          <w:tcPr>
            <w:tcW w:w="1134" w:type="dxa"/>
            <w:tcBorders>
              <w:top w:val="nil"/>
              <w:bottom w:val="nil"/>
            </w:tcBorders>
            <w:vAlign w:val="center"/>
          </w:tcPr>
          <w:p w14:paraId="26C2DFC4" w14:textId="77777777" w:rsidR="00CA49AB" w:rsidRDefault="00CA49AB" w:rsidP="00FB4ED8">
            <w:pPr>
              <w:jc w:val="center"/>
            </w:pPr>
            <w:r>
              <w:t>1.026</w:t>
            </w:r>
          </w:p>
        </w:tc>
      </w:tr>
      <w:tr w:rsidR="00CA49AB" w14:paraId="39E6A231" w14:textId="77777777" w:rsidTr="00FB4ED8">
        <w:tc>
          <w:tcPr>
            <w:tcW w:w="284" w:type="dxa"/>
            <w:tcBorders>
              <w:top w:val="nil"/>
              <w:bottom w:val="nil"/>
            </w:tcBorders>
          </w:tcPr>
          <w:p w14:paraId="68C4EE9A" w14:textId="77777777" w:rsidR="00CA49AB" w:rsidRDefault="00CA49AB" w:rsidP="00FB4ED8"/>
        </w:tc>
        <w:tc>
          <w:tcPr>
            <w:tcW w:w="3402" w:type="dxa"/>
            <w:tcBorders>
              <w:top w:val="nil"/>
              <w:bottom w:val="nil"/>
            </w:tcBorders>
          </w:tcPr>
          <w:p w14:paraId="66027CCF" w14:textId="77777777" w:rsidR="00CA49AB" w:rsidRDefault="00CA49AB" w:rsidP="00FB4ED8">
            <w:r>
              <w:t>Level</w:t>
            </w:r>
          </w:p>
        </w:tc>
        <w:tc>
          <w:tcPr>
            <w:tcW w:w="1417" w:type="dxa"/>
            <w:tcBorders>
              <w:top w:val="nil"/>
              <w:bottom w:val="nil"/>
            </w:tcBorders>
            <w:vAlign w:val="center"/>
          </w:tcPr>
          <w:p w14:paraId="087AFC80" w14:textId="77777777" w:rsidR="00CA49AB" w:rsidRDefault="00CA49AB" w:rsidP="00FB4ED8">
            <w:pPr>
              <w:jc w:val="center"/>
            </w:pPr>
            <w:r>
              <w:t>0.776</w:t>
            </w:r>
          </w:p>
        </w:tc>
        <w:tc>
          <w:tcPr>
            <w:tcW w:w="1275" w:type="dxa"/>
            <w:tcBorders>
              <w:top w:val="nil"/>
              <w:bottom w:val="nil"/>
            </w:tcBorders>
            <w:vAlign w:val="center"/>
          </w:tcPr>
          <w:p w14:paraId="7135722B" w14:textId="77777777" w:rsidR="00CA49AB" w:rsidRDefault="00CA49AB" w:rsidP="00FB4ED8">
            <w:pPr>
              <w:jc w:val="center"/>
            </w:pPr>
            <w:r>
              <w:t>0.657</w:t>
            </w:r>
          </w:p>
        </w:tc>
        <w:tc>
          <w:tcPr>
            <w:tcW w:w="1134" w:type="dxa"/>
            <w:tcBorders>
              <w:top w:val="nil"/>
              <w:bottom w:val="nil"/>
            </w:tcBorders>
            <w:vAlign w:val="center"/>
          </w:tcPr>
          <w:p w14:paraId="2A69DA40" w14:textId="77777777" w:rsidR="00CA49AB" w:rsidRDefault="00CA49AB" w:rsidP="00FB4ED8">
            <w:pPr>
              <w:jc w:val="center"/>
            </w:pPr>
            <w:r>
              <w:t>0.917</w:t>
            </w:r>
          </w:p>
        </w:tc>
      </w:tr>
      <w:tr w:rsidR="00CA49AB" w14:paraId="01D88397" w14:textId="77777777" w:rsidTr="00FB4ED8">
        <w:tc>
          <w:tcPr>
            <w:tcW w:w="284" w:type="dxa"/>
            <w:tcBorders>
              <w:top w:val="nil"/>
              <w:bottom w:val="single" w:sz="4" w:space="0" w:color="auto"/>
            </w:tcBorders>
          </w:tcPr>
          <w:p w14:paraId="5FE8FC94" w14:textId="77777777" w:rsidR="00CA49AB" w:rsidRDefault="00CA49AB" w:rsidP="00FB4ED8"/>
        </w:tc>
        <w:tc>
          <w:tcPr>
            <w:tcW w:w="3402" w:type="dxa"/>
            <w:tcBorders>
              <w:top w:val="nil"/>
              <w:bottom w:val="single" w:sz="4" w:space="0" w:color="auto"/>
            </w:tcBorders>
          </w:tcPr>
          <w:p w14:paraId="082E9E40" w14:textId="75E57325" w:rsidR="00CA49AB" w:rsidRDefault="00F11D38" w:rsidP="00FB4ED8">
            <w:r>
              <w:rPr>
                <w:rFonts w:cstheme="minorHAnsi"/>
              </w:rPr>
              <w:t>ΔTrend</w:t>
            </w:r>
            <w:r>
              <w:t xml:space="preserve"> </w:t>
            </w:r>
            <w:r w:rsidR="00CA49AB">
              <w:t>(year)</w:t>
            </w:r>
          </w:p>
        </w:tc>
        <w:tc>
          <w:tcPr>
            <w:tcW w:w="1417" w:type="dxa"/>
            <w:tcBorders>
              <w:top w:val="nil"/>
              <w:bottom w:val="single" w:sz="4" w:space="0" w:color="auto"/>
            </w:tcBorders>
            <w:vAlign w:val="center"/>
          </w:tcPr>
          <w:p w14:paraId="7F79A09D" w14:textId="77777777" w:rsidR="00CA49AB" w:rsidRDefault="00CA49AB" w:rsidP="00FB4ED8">
            <w:pPr>
              <w:jc w:val="center"/>
            </w:pPr>
            <w:r>
              <w:t>1.232</w:t>
            </w:r>
          </w:p>
        </w:tc>
        <w:tc>
          <w:tcPr>
            <w:tcW w:w="1275" w:type="dxa"/>
            <w:tcBorders>
              <w:top w:val="nil"/>
              <w:bottom w:val="single" w:sz="4" w:space="0" w:color="auto"/>
            </w:tcBorders>
            <w:vAlign w:val="center"/>
          </w:tcPr>
          <w:p w14:paraId="78139D0B" w14:textId="77777777" w:rsidR="00CA49AB" w:rsidRDefault="00CA49AB" w:rsidP="00FB4ED8">
            <w:pPr>
              <w:jc w:val="center"/>
            </w:pPr>
            <w:r>
              <w:t>1.112</w:t>
            </w:r>
          </w:p>
        </w:tc>
        <w:tc>
          <w:tcPr>
            <w:tcW w:w="1134" w:type="dxa"/>
            <w:tcBorders>
              <w:top w:val="nil"/>
              <w:bottom w:val="single" w:sz="4" w:space="0" w:color="auto"/>
            </w:tcBorders>
            <w:vAlign w:val="center"/>
          </w:tcPr>
          <w:p w14:paraId="237CB27F" w14:textId="77777777" w:rsidR="00CA49AB" w:rsidRDefault="00CA49AB" w:rsidP="00FB4ED8">
            <w:pPr>
              <w:jc w:val="center"/>
            </w:pPr>
            <w:r>
              <w:t>1.365</w:t>
            </w:r>
          </w:p>
        </w:tc>
      </w:tr>
    </w:tbl>
    <w:p w14:paraId="6A3CD5F9" w14:textId="77777777" w:rsidR="00CA49AB" w:rsidRDefault="00CA49AB" w:rsidP="00CA49AB">
      <w:pPr>
        <w:spacing w:after="0" w:line="240" w:lineRule="auto"/>
      </w:pPr>
      <w:r>
        <w:rPr>
          <w:vertAlign w:val="superscript"/>
        </w:rPr>
        <w:t>1</w:t>
      </w:r>
      <w:r>
        <w:t xml:space="preserve"> Among past-year smokers.  </w:t>
      </w:r>
      <w:r>
        <w:rPr>
          <w:vertAlign w:val="superscript"/>
        </w:rPr>
        <w:t>2</w:t>
      </w:r>
      <w:r>
        <w:t xml:space="preserve"> Among past-year smokers who made </w:t>
      </w:r>
      <w:r>
        <w:rPr>
          <w:rFonts w:cs="Calibri"/>
        </w:rPr>
        <w:t>≥</w:t>
      </w:r>
      <w:r>
        <w:t xml:space="preserve">1 quit attempt in the past 12 months.  </w:t>
      </w:r>
      <w:r>
        <w:rPr>
          <w:vertAlign w:val="superscript"/>
        </w:rPr>
        <w:t>3</w:t>
      </w:r>
      <w:r>
        <w:t xml:space="preserve"> Among past-year smokers who made </w:t>
      </w:r>
      <w:r>
        <w:rPr>
          <w:rFonts w:cs="Calibri"/>
        </w:rPr>
        <w:t>≥</w:t>
      </w:r>
      <w:r>
        <w:t>1 quit attempt 6-12 months before completing the survey.</w:t>
      </w:r>
    </w:p>
    <w:p w14:paraId="3AE9B269" w14:textId="77777777" w:rsidR="00CA49AB" w:rsidRDefault="00CA49AB" w:rsidP="00CA49AB">
      <w:pPr>
        <w:spacing w:after="0" w:line="240" w:lineRule="auto"/>
      </w:pPr>
      <w:r>
        <w:rPr>
          <w:vertAlign w:val="superscript"/>
        </w:rPr>
        <w:t xml:space="preserve">a </w:t>
      </w:r>
      <w:r>
        <w:t>Adjusted for seasonality, age, gender, social grade, region, and national expenditure on tobacco control mass media campaigns.</w:t>
      </w:r>
    </w:p>
    <w:p w14:paraId="326E47C7" w14:textId="56002D81" w:rsidR="00CA49AB" w:rsidRDefault="00CA49AB" w:rsidP="00CA49AB">
      <w:pPr>
        <w:spacing w:after="0" w:line="240" w:lineRule="auto"/>
        <w:rPr>
          <w:rFonts w:cstheme="minorHAnsi"/>
          <w:color w:val="000000"/>
        </w:rPr>
      </w:pPr>
      <w:r>
        <w:rPr>
          <w:rFonts w:cstheme="minorHAnsi"/>
          <w:color w:val="000000"/>
        </w:rPr>
        <w:t xml:space="preserve">Trend is the underlying secular trend.  Level is the step-level change associated with the start of the pandemic.  </w:t>
      </w:r>
      <w:r w:rsidR="00F11D38" w:rsidRPr="00FC39B7">
        <w:rPr>
          <w:rFonts w:cstheme="minorHAnsi"/>
        </w:rPr>
        <w:t>Δ</w:t>
      </w:r>
      <w:r w:rsidR="00F11D38">
        <w:rPr>
          <w:rFonts w:cstheme="minorHAnsi"/>
        </w:rPr>
        <w:t xml:space="preserve">Trend </w:t>
      </w:r>
      <w:r>
        <w:rPr>
          <w:rFonts w:cstheme="minorHAnsi"/>
          <w:color w:val="000000"/>
        </w:rPr>
        <w:t xml:space="preserve">is the </w:t>
      </w:r>
      <w:r w:rsidR="006919F7">
        <w:rPr>
          <w:rFonts w:cstheme="minorHAnsi"/>
          <w:color w:val="000000"/>
        </w:rPr>
        <w:t>change in trend</w:t>
      </w:r>
      <w:r>
        <w:rPr>
          <w:rFonts w:cstheme="minorHAnsi"/>
          <w:color w:val="000000"/>
        </w:rPr>
        <w:t xml:space="preserve"> </w:t>
      </w:r>
      <w:r w:rsidR="00F11D38">
        <w:rPr>
          <w:rFonts w:cstheme="minorHAnsi"/>
          <w:color w:val="000000"/>
        </w:rPr>
        <w:t xml:space="preserve">(slope) </w:t>
      </w:r>
      <w:r>
        <w:rPr>
          <w:rFonts w:cstheme="minorHAnsi"/>
          <w:color w:val="000000"/>
        </w:rPr>
        <w:t>following the start of the pandemic.</w:t>
      </w:r>
    </w:p>
    <w:p w14:paraId="65852883" w14:textId="77777777" w:rsidR="00930571" w:rsidRDefault="00930571" w:rsidP="00CA49AB">
      <w:pPr>
        <w:spacing w:after="0" w:line="276" w:lineRule="auto"/>
        <w:rPr>
          <w:b/>
        </w:rPr>
        <w:sectPr w:rsidR="00930571" w:rsidSect="00EA2CCE">
          <w:pgSz w:w="12240" w:h="15840" w:code="1"/>
          <w:pgMar w:top="1440" w:right="1440" w:bottom="1440" w:left="1440" w:header="720" w:footer="720" w:gutter="0"/>
          <w:cols w:space="720"/>
          <w:noEndnote/>
          <w:docGrid w:linePitch="299"/>
        </w:sectPr>
      </w:pPr>
    </w:p>
    <w:p w14:paraId="297628A1" w14:textId="4349E127" w:rsidR="00930571" w:rsidRDefault="0069095D" w:rsidP="00CA49AB">
      <w:pPr>
        <w:spacing w:after="0" w:line="276" w:lineRule="auto"/>
        <w:rPr>
          <w:b/>
        </w:rPr>
        <w:sectPr w:rsidR="00930571" w:rsidSect="00930571">
          <w:pgSz w:w="12240" w:h="15840" w:code="1"/>
          <w:pgMar w:top="284" w:right="1440" w:bottom="1440" w:left="1440" w:header="720" w:footer="720" w:gutter="0"/>
          <w:cols w:space="720"/>
          <w:noEndnote/>
          <w:docGrid w:linePitch="299"/>
        </w:sectPr>
      </w:pPr>
      <w:r w:rsidRPr="0069095D">
        <w:rPr>
          <w:b/>
          <w:noProof/>
          <w:lang w:eastAsia="en-GB"/>
        </w:rPr>
        <w:lastRenderedPageBreak/>
        <w:drawing>
          <wp:inline distT="0" distB="0" distL="0" distR="0" wp14:anchorId="0CBAF563" wp14:editId="7E282F63">
            <wp:extent cx="5943600" cy="9911827"/>
            <wp:effectExtent l="0" t="0" r="0" b="0"/>
            <wp:docPr id="3" name="Picture 3" descr="N:\Documents\Post-doc\UTARG\Papers in progress\First author\Long-term Covid smoking trends\Figure - quitting activity (raw and modelled, with and without adjustment for dependence) - medium-term abstin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ocuments\Post-doc\UTARG\Papers in progress\First author\Long-term Covid smoking trends\Figure - quitting activity (raw and modelled, with and without adjustment for dependence) - medium-term abstinence.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9911827"/>
                    </a:xfrm>
                    <a:prstGeom prst="rect">
                      <a:avLst/>
                    </a:prstGeom>
                    <a:noFill/>
                    <a:ln>
                      <a:noFill/>
                    </a:ln>
                  </pic:spPr>
                </pic:pic>
              </a:graphicData>
            </a:graphic>
          </wp:inline>
        </w:drawing>
      </w:r>
    </w:p>
    <w:p w14:paraId="503FEA03" w14:textId="23727DB6" w:rsidR="00930571" w:rsidRDefault="00930571" w:rsidP="00930571">
      <w:r>
        <w:rPr>
          <w:b/>
        </w:rPr>
        <w:lastRenderedPageBreak/>
        <w:t xml:space="preserve">Supplementary </w:t>
      </w:r>
      <w:r w:rsidRPr="00930571">
        <w:rPr>
          <w:b/>
        </w:rPr>
        <w:t xml:space="preserve">Figure </w:t>
      </w:r>
      <w:r>
        <w:rPr>
          <w:b/>
        </w:rPr>
        <w:t>1</w:t>
      </w:r>
      <w:r w:rsidRPr="00930571">
        <w:rPr>
          <w:b/>
        </w:rPr>
        <w:t>.  Quitting activity,</w:t>
      </w:r>
      <w:r>
        <w:rPr>
          <w:b/>
        </w:rPr>
        <w:t xml:space="preserve"> with and without adjustment for dependence</w:t>
      </w:r>
      <w:r w:rsidRPr="00930571">
        <w:rPr>
          <w:b/>
        </w:rPr>
        <w:t xml:space="preserve">. </w:t>
      </w:r>
      <w:r>
        <w:t>Panels show trends in the prevalence of (A) cessation and (B) making at least one quit attempt in the past year among past-year smokers (</w:t>
      </w:r>
      <w:r>
        <w:rPr>
          <w:i/>
        </w:rPr>
        <w:t>unweighted n = 17,964</w:t>
      </w:r>
      <w:r>
        <w:t>), (C) the weighted geometric mean number of past-year quit attempts among past-year smokers who made at least one quit attempt (</w:t>
      </w:r>
      <w:r>
        <w:rPr>
          <w:i/>
        </w:rPr>
        <w:t>unweighted n = 5,754</w:t>
      </w:r>
      <w:r>
        <w:t xml:space="preserve">), and (D) the prevalence of </w:t>
      </w:r>
      <w:r w:rsidR="001D625B">
        <w:t>medium</w:t>
      </w:r>
      <w:r>
        <w:t>-term abstinence among past-year smokers who made a quit attempt 6-12 months ago (</w:t>
      </w:r>
      <w:r>
        <w:rPr>
          <w:i/>
        </w:rPr>
        <w:t>unweighted n = 2,855</w:t>
      </w:r>
      <w:r>
        <w:t>), June 2017 to August 2022. Lines represent modelled weighted prevalence (or means) over the study period, adjusted for covariates. Points represent raw weighted prevalence (or means) by month. The vertical dashed line indicates the timing of the start of the Covid-19 pandemic in England (March 2020).</w:t>
      </w:r>
    </w:p>
    <w:p w14:paraId="3F01608A" w14:textId="77777777" w:rsidR="00930571" w:rsidRDefault="00930571" w:rsidP="00930571">
      <w:pPr>
        <w:rPr>
          <w:rFonts w:eastAsiaTheme="majorEastAsia" w:cstheme="minorHAnsi"/>
        </w:rPr>
        <w:sectPr w:rsidR="00930571">
          <w:pgSz w:w="12240" w:h="15840"/>
          <w:pgMar w:top="1440" w:right="1440" w:bottom="1440" w:left="1440" w:header="720" w:footer="720" w:gutter="0"/>
          <w:cols w:space="720"/>
        </w:sectPr>
      </w:pPr>
    </w:p>
    <w:p w14:paraId="4BC46AC5" w14:textId="55D1D695" w:rsidR="00CA49AB" w:rsidRDefault="00930571" w:rsidP="00CA49AB">
      <w:pPr>
        <w:spacing w:after="0" w:line="276" w:lineRule="auto"/>
        <w:rPr>
          <w:b/>
        </w:rPr>
      </w:pPr>
      <w:r w:rsidRPr="00930571">
        <w:rPr>
          <w:b/>
          <w:noProof/>
          <w:lang w:eastAsia="en-GB"/>
        </w:rPr>
        <w:lastRenderedPageBreak/>
        <w:drawing>
          <wp:inline distT="0" distB="0" distL="0" distR="0" wp14:anchorId="35F83289" wp14:editId="5A79D543">
            <wp:extent cx="5635256" cy="7039225"/>
            <wp:effectExtent l="0" t="0" r="3810" b="0"/>
            <wp:docPr id="2" name="Picture 2" descr="N:\Documents\Post-doc\UTARG\Papers in progress\First author\Long-term Covid smoking trends\Figure - use of support (raw and modelled - with and without adjustment for dependen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Documents\Post-doc\UTARG\Papers in progress\First author\Long-term Covid smoking trends\Figure - use of support (raw and modelled - with and without adjustment for dependence).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40634" cy="7045943"/>
                    </a:xfrm>
                    <a:prstGeom prst="rect">
                      <a:avLst/>
                    </a:prstGeom>
                    <a:noFill/>
                    <a:ln>
                      <a:noFill/>
                    </a:ln>
                  </pic:spPr>
                </pic:pic>
              </a:graphicData>
            </a:graphic>
          </wp:inline>
        </w:drawing>
      </w:r>
    </w:p>
    <w:p w14:paraId="2FFCB00B" w14:textId="77777777" w:rsidR="00930571" w:rsidRDefault="00930571" w:rsidP="00930571">
      <w:pPr>
        <w:spacing w:after="0"/>
        <w:rPr>
          <w:b/>
        </w:rPr>
      </w:pPr>
    </w:p>
    <w:p w14:paraId="0E8441DE" w14:textId="59BBF3A7" w:rsidR="00930571" w:rsidRDefault="00930571" w:rsidP="00930571">
      <w:r>
        <w:rPr>
          <w:b/>
        </w:rPr>
        <w:t xml:space="preserve">Supplementary </w:t>
      </w:r>
      <w:r w:rsidRPr="00930571">
        <w:rPr>
          <w:b/>
        </w:rPr>
        <w:t xml:space="preserve">Figure </w:t>
      </w:r>
      <w:r>
        <w:rPr>
          <w:b/>
        </w:rPr>
        <w:t>2</w:t>
      </w:r>
      <w:r w:rsidRPr="00930571">
        <w:rPr>
          <w:b/>
        </w:rPr>
        <w:t xml:space="preserve">.  Use of support by smokers in quit attempts, </w:t>
      </w:r>
      <w:r>
        <w:rPr>
          <w:b/>
        </w:rPr>
        <w:t>with and without adjustment for dependence</w:t>
      </w:r>
      <w:r w:rsidRPr="00930571">
        <w:rPr>
          <w:b/>
        </w:rPr>
        <w:t>.</w:t>
      </w:r>
      <w:r>
        <w:t xml:space="preserve"> Panels show trends in the prevalence of use of (A) prescription medication, (B) behavioural support, and (C) e-cigarettes in the most recent quit attempt among past-year smokers who made a least one quit attempt (</w:t>
      </w:r>
      <w:r>
        <w:rPr>
          <w:i/>
        </w:rPr>
        <w:t>unweighted n = 5,754</w:t>
      </w:r>
      <w:r>
        <w:t>), June 2017 to August 2022. Lines represent modelled weighted prevalence over the study period, adjusted for covariates. Points represent raw weighted prevalence by month. The vertical dashed line indicates the timing of the start of the Covid-19 pandemic in England (March 2020).</w:t>
      </w:r>
    </w:p>
    <w:p w14:paraId="02DF8AB7" w14:textId="77777777" w:rsidR="00930571" w:rsidRDefault="00930571" w:rsidP="00930571">
      <w:pPr>
        <w:rPr>
          <w:rFonts w:eastAsiaTheme="majorEastAsia" w:cstheme="minorHAnsi"/>
        </w:rPr>
        <w:sectPr w:rsidR="00930571">
          <w:pgSz w:w="12240" w:h="15840"/>
          <w:pgMar w:top="709" w:right="1440" w:bottom="1440" w:left="1440" w:header="720" w:footer="720" w:gutter="0"/>
          <w:cols w:space="720"/>
        </w:sectPr>
      </w:pPr>
    </w:p>
    <w:p w14:paraId="744B1F83" w14:textId="02BEAC6D" w:rsidR="00F11D3F" w:rsidRPr="00CB09BE" w:rsidRDefault="00F11D3F" w:rsidP="00F11D3F">
      <w:pPr>
        <w:tabs>
          <w:tab w:val="right" w:pos="9360"/>
        </w:tabs>
        <w:spacing w:after="0" w:line="276" w:lineRule="auto"/>
      </w:pPr>
      <w:r>
        <w:rPr>
          <w:b/>
        </w:rPr>
        <w:lastRenderedPageBreak/>
        <w:t xml:space="preserve">Supplementary Table </w:t>
      </w:r>
      <w:r w:rsidR="00254383">
        <w:rPr>
          <w:b/>
        </w:rPr>
        <w:t>4</w:t>
      </w:r>
      <w:r>
        <w:t xml:space="preserve">. </w:t>
      </w:r>
      <w:r w:rsidRPr="001812F3">
        <w:rPr>
          <w:bCs/>
        </w:rPr>
        <w:t xml:space="preserve">Associations between the Covid-19 pandemic and </w:t>
      </w:r>
      <w:r>
        <w:rPr>
          <w:bCs/>
        </w:rPr>
        <w:t>cigarette dependence</w:t>
      </w:r>
      <w:r>
        <w:rPr>
          <w:bCs/>
        </w:rPr>
        <w:tab/>
      </w:r>
    </w:p>
    <w:tbl>
      <w:tblPr>
        <w:tblStyle w:val="TableGrid"/>
        <w:tblW w:w="7512" w:type="dxa"/>
        <w:tblBorders>
          <w:left w:val="none" w:sz="0" w:space="0" w:color="auto"/>
          <w:right w:val="none" w:sz="0" w:space="0" w:color="auto"/>
          <w:insideV w:val="none" w:sz="0" w:space="0" w:color="auto"/>
        </w:tblBorders>
        <w:tblLook w:val="04A0" w:firstRow="1" w:lastRow="0" w:firstColumn="1" w:lastColumn="0" w:noHBand="0" w:noVBand="1"/>
      </w:tblPr>
      <w:tblGrid>
        <w:gridCol w:w="284"/>
        <w:gridCol w:w="3402"/>
        <w:gridCol w:w="1417"/>
        <w:gridCol w:w="1275"/>
        <w:gridCol w:w="1134"/>
      </w:tblGrid>
      <w:tr w:rsidR="00F11D3F" w:rsidRPr="00CB09BE" w14:paraId="5E06D459" w14:textId="77777777" w:rsidTr="00FB4ED8">
        <w:tc>
          <w:tcPr>
            <w:tcW w:w="3686" w:type="dxa"/>
            <w:gridSpan w:val="2"/>
            <w:tcBorders>
              <w:bottom w:val="nil"/>
            </w:tcBorders>
            <w:vAlign w:val="bottom"/>
          </w:tcPr>
          <w:p w14:paraId="0104D450" w14:textId="77777777" w:rsidR="00F11D3F" w:rsidRPr="00CB09BE" w:rsidRDefault="00F11D3F" w:rsidP="00FB4ED8">
            <w:pPr>
              <w:jc w:val="center"/>
              <w:rPr>
                <w:b/>
              </w:rPr>
            </w:pPr>
          </w:p>
        </w:tc>
        <w:tc>
          <w:tcPr>
            <w:tcW w:w="1417" w:type="dxa"/>
            <w:vMerge w:val="restart"/>
            <w:vAlign w:val="bottom"/>
          </w:tcPr>
          <w:p w14:paraId="3151ADF2" w14:textId="66BB1304" w:rsidR="00F11D3F" w:rsidRPr="00C42472" w:rsidRDefault="00C42472" w:rsidP="00FB4ED8">
            <w:pPr>
              <w:jc w:val="center"/>
              <w:rPr>
                <w:b/>
                <w:i/>
              </w:rPr>
            </w:pPr>
            <w:r>
              <w:rPr>
                <w:b/>
                <w:i/>
              </w:rPr>
              <w:t>B</w:t>
            </w:r>
          </w:p>
        </w:tc>
        <w:tc>
          <w:tcPr>
            <w:tcW w:w="2409" w:type="dxa"/>
            <w:gridSpan w:val="2"/>
            <w:vAlign w:val="bottom"/>
          </w:tcPr>
          <w:p w14:paraId="258AEF30" w14:textId="77777777" w:rsidR="00F11D3F" w:rsidRPr="00CB09BE" w:rsidRDefault="00F11D3F" w:rsidP="00FB4ED8">
            <w:pPr>
              <w:jc w:val="center"/>
              <w:rPr>
                <w:b/>
              </w:rPr>
            </w:pPr>
            <w:r w:rsidRPr="00CB09BE">
              <w:rPr>
                <w:b/>
              </w:rPr>
              <w:t>95% CI</w:t>
            </w:r>
          </w:p>
        </w:tc>
      </w:tr>
      <w:tr w:rsidR="00F11D3F" w:rsidRPr="00CB09BE" w14:paraId="55A21788" w14:textId="77777777" w:rsidTr="00FB4ED8">
        <w:tc>
          <w:tcPr>
            <w:tcW w:w="3686" w:type="dxa"/>
            <w:gridSpan w:val="2"/>
            <w:tcBorders>
              <w:top w:val="nil"/>
              <w:bottom w:val="single" w:sz="4" w:space="0" w:color="auto"/>
            </w:tcBorders>
            <w:vAlign w:val="bottom"/>
          </w:tcPr>
          <w:p w14:paraId="470D3C9A" w14:textId="77777777" w:rsidR="00F11D3F" w:rsidRPr="00CB09BE" w:rsidRDefault="00F11D3F" w:rsidP="00FB4ED8">
            <w:pPr>
              <w:jc w:val="center"/>
              <w:rPr>
                <w:b/>
              </w:rPr>
            </w:pPr>
          </w:p>
        </w:tc>
        <w:tc>
          <w:tcPr>
            <w:tcW w:w="1417" w:type="dxa"/>
            <w:vMerge/>
            <w:tcBorders>
              <w:bottom w:val="single" w:sz="4" w:space="0" w:color="auto"/>
            </w:tcBorders>
            <w:vAlign w:val="bottom"/>
          </w:tcPr>
          <w:p w14:paraId="61DAAF11" w14:textId="77777777" w:rsidR="00F11D3F" w:rsidRPr="00CB09BE" w:rsidRDefault="00F11D3F" w:rsidP="00FB4ED8">
            <w:pPr>
              <w:jc w:val="center"/>
              <w:rPr>
                <w:b/>
              </w:rPr>
            </w:pPr>
          </w:p>
        </w:tc>
        <w:tc>
          <w:tcPr>
            <w:tcW w:w="1275" w:type="dxa"/>
            <w:tcBorders>
              <w:bottom w:val="single" w:sz="4" w:space="0" w:color="auto"/>
            </w:tcBorders>
            <w:vAlign w:val="bottom"/>
          </w:tcPr>
          <w:p w14:paraId="1D7B1830" w14:textId="77777777" w:rsidR="00F11D3F" w:rsidRPr="00CB09BE" w:rsidRDefault="00F11D3F" w:rsidP="00FB4ED8">
            <w:pPr>
              <w:jc w:val="center"/>
              <w:rPr>
                <w:b/>
              </w:rPr>
            </w:pPr>
            <w:r w:rsidRPr="00CB09BE">
              <w:rPr>
                <w:b/>
              </w:rPr>
              <w:t>Lower</w:t>
            </w:r>
          </w:p>
        </w:tc>
        <w:tc>
          <w:tcPr>
            <w:tcW w:w="1134" w:type="dxa"/>
            <w:tcBorders>
              <w:bottom w:val="single" w:sz="4" w:space="0" w:color="auto"/>
            </w:tcBorders>
            <w:vAlign w:val="bottom"/>
          </w:tcPr>
          <w:p w14:paraId="165BAA54" w14:textId="77777777" w:rsidR="00F11D3F" w:rsidRPr="00CB09BE" w:rsidRDefault="00F11D3F" w:rsidP="00FB4ED8">
            <w:pPr>
              <w:jc w:val="center"/>
              <w:rPr>
                <w:b/>
              </w:rPr>
            </w:pPr>
            <w:r w:rsidRPr="00CB09BE">
              <w:rPr>
                <w:b/>
              </w:rPr>
              <w:t>Upper</w:t>
            </w:r>
          </w:p>
        </w:tc>
      </w:tr>
      <w:tr w:rsidR="00F11D3F" w14:paraId="575D967C" w14:textId="77777777" w:rsidTr="00FB4ED8">
        <w:tc>
          <w:tcPr>
            <w:tcW w:w="3686" w:type="dxa"/>
            <w:gridSpan w:val="2"/>
            <w:tcBorders>
              <w:top w:val="nil"/>
              <w:bottom w:val="nil"/>
            </w:tcBorders>
          </w:tcPr>
          <w:p w14:paraId="466D8D07" w14:textId="77777777" w:rsidR="00F11D3F" w:rsidRPr="00CB09BE" w:rsidRDefault="00F11D3F" w:rsidP="00FB4ED8">
            <w:pPr>
              <w:rPr>
                <w:vertAlign w:val="superscript"/>
              </w:rPr>
            </w:pPr>
            <w:r>
              <w:t>Cigarette dependence</w:t>
            </w:r>
            <w:r>
              <w:rPr>
                <w:vertAlign w:val="superscript"/>
              </w:rPr>
              <w:t>1a</w:t>
            </w:r>
          </w:p>
        </w:tc>
        <w:tc>
          <w:tcPr>
            <w:tcW w:w="1417" w:type="dxa"/>
            <w:tcBorders>
              <w:top w:val="nil"/>
              <w:bottom w:val="nil"/>
            </w:tcBorders>
            <w:vAlign w:val="center"/>
          </w:tcPr>
          <w:p w14:paraId="73C83076" w14:textId="77777777" w:rsidR="00F11D3F" w:rsidRDefault="00F11D3F" w:rsidP="00FB4ED8">
            <w:pPr>
              <w:jc w:val="center"/>
            </w:pPr>
          </w:p>
        </w:tc>
        <w:tc>
          <w:tcPr>
            <w:tcW w:w="1275" w:type="dxa"/>
            <w:tcBorders>
              <w:top w:val="nil"/>
              <w:bottom w:val="nil"/>
            </w:tcBorders>
            <w:vAlign w:val="center"/>
          </w:tcPr>
          <w:p w14:paraId="61F826C9" w14:textId="77777777" w:rsidR="00F11D3F" w:rsidRDefault="00F11D3F" w:rsidP="00FB4ED8">
            <w:pPr>
              <w:jc w:val="center"/>
            </w:pPr>
          </w:p>
        </w:tc>
        <w:tc>
          <w:tcPr>
            <w:tcW w:w="1134" w:type="dxa"/>
            <w:tcBorders>
              <w:top w:val="nil"/>
              <w:bottom w:val="nil"/>
            </w:tcBorders>
            <w:vAlign w:val="center"/>
          </w:tcPr>
          <w:p w14:paraId="07F4DA0B" w14:textId="77777777" w:rsidR="00F11D3F" w:rsidRDefault="00F11D3F" w:rsidP="00FB4ED8">
            <w:pPr>
              <w:jc w:val="center"/>
            </w:pPr>
          </w:p>
        </w:tc>
      </w:tr>
      <w:tr w:rsidR="00F11D3F" w14:paraId="440F4DC4" w14:textId="77777777" w:rsidTr="00FB4ED8">
        <w:tc>
          <w:tcPr>
            <w:tcW w:w="284" w:type="dxa"/>
            <w:tcBorders>
              <w:top w:val="nil"/>
              <w:bottom w:val="nil"/>
            </w:tcBorders>
          </w:tcPr>
          <w:p w14:paraId="3C62FF9E" w14:textId="77777777" w:rsidR="00F11D3F" w:rsidRDefault="00F11D3F" w:rsidP="00FB4ED8"/>
        </w:tc>
        <w:tc>
          <w:tcPr>
            <w:tcW w:w="3402" w:type="dxa"/>
            <w:tcBorders>
              <w:top w:val="nil"/>
              <w:bottom w:val="nil"/>
            </w:tcBorders>
          </w:tcPr>
          <w:p w14:paraId="3CF531CE" w14:textId="77777777" w:rsidR="00F11D3F" w:rsidRDefault="00F11D3F" w:rsidP="00FB4ED8">
            <w:r>
              <w:t>Trend (year)</w:t>
            </w:r>
          </w:p>
        </w:tc>
        <w:tc>
          <w:tcPr>
            <w:tcW w:w="1417" w:type="dxa"/>
            <w:tcBorders>
              <w:top w:val="nil"/>
              <w:bottom w:val="nil"/>
            </w:tcBorders>
            <w:vAlign w:val="center"/>
          </w:tcPr>
          <w:p w14:paraId="25848AC6" w14:textId="336730DE" w:rsidR="00F11D3F" w:rsidRDefault="00C42472" w:rsidP="00FB4ED8">
            <w:pPr>
              <w:jc w:val="center"/>
            </w:pPr>
            <w:r>
              <w:t>-0.003</w:t>
            </w:r>
          </w:p>
        </w:tc>
        <w:tc>
          <w:tcPr>
            <w:tcW w:w="1275" w:type="dxa"/>
            <w:tcBorders>
              <w:top w:val="nil"/>
              <w:bottom w:val="nil"/>
            </w:tcBorders>
            <w:vAlign w:val="center"/>
          </w:tcPr>
          <w:p w14:paraId="68CC86B9" w14:textId="18CA7730" w:rsidR="00F11D3F" w:rsidRDefault="00C42472" w:rsidP="00FB4ED8">
            <w:pPr>
              <w:jc w:val="center"/>
            </w:pPr>
            <w:r>
              <w:t>-0.033</w:t>
            </w:r>
          </w:p>
        </w:tc>
        <w:tc>
          <w:tcPr>
            <w:tcW w:w="1134" w:type="dxa"/>
            <w:tcBorders>
              <w:top w:val="nil"/>
              <w:bottom w:val="nil"/>
            </w:tcBorders>
            <w:vAlign w:val="center"/>
          </w:tcPr>
          <w:p w14:paraId="09595B46" w14:textId="4071FE11" w:rsidR="00F11D3F" w:rsidRDefault="00B922CE" w:rsidP="00FB4ED8">
            <w:pPr>
              <w:jc w:val="center"/>
            </w:pPr>
            <w:r>
              <w:t xml:space="preserve"> </w:t>
            </w:r>
            <w:r w:rsidR="00C42472">
              <w:t>0.027</w:t>
            </w:r>
          </w:p>
        </w:tc>
      </w:tr>
      <w:tr w:rsidR="00F11D3F" w14:paraId="290A235F" w14:textId="77777777" w:rsidTr="00FB4ED8">
        <w:tc>
          <w:tcPr>
            <w:tcW w:w="284" w:type="dxa"/>
            <w:tcBorders>
              <w:top w:val="nil"/>
              <w:bottom w:val="nil"/>
            </w:tcBorders>
          </w:tcPr>
          <w:p w14:paraId="1A274108" w14:textId="77777777" w:rsidR="00F11D3F" w:rsidRDefault="00F11D3F" w:rsidP="00FB4ED8"/>
        </w:tc>
        <w:tc>
          <w:tcPr>
            <w:tcW w:w="3402" w:type="dxa"/>
            <w:tcBorders>
              <w:top w:val="nil"/>
              <w:bottom w:val="nil"/>
            </w:tcBorders>
          </w:tcPr>
          <w:p w14:paraId="6EF687CD" w14:textId="77777777" w:rsidR="00F11D3F" w:rsidRDefault="00F11D3F" w:rsidP="00FB4ED8">
            <w:r>
              <w:t>Level</w:t>
            </w:r>
          </w:p>
        </w:tc>
        <w:tc>
          <w:tcPr>
            <w:tcW w:w="1417" w:type="dxa"/>
            <w:tcBorders>
              <w:top w:val="nil"/>
              <w:bottom w:val="nil"/>
            </w:tcBorders>
            <w:vAlign w:val="center"/>
          </w:tcPr>
          <w:p w14:paraId="02C4B0A6" w14:textId="3C0BAAAD" w:rsidR="00F11D3F" w:rsidRDefault="00C42472" w:rsidP="00FB4ED8">
            <w:pPr>
              <w:jc w:val="center"/>
            </w:pPr>
            <w:r>
              <w:t>-0.107</w:t>
            </w:r>
          </w:p>
        </w:tc>
        <w:tc>
          <w:tcPr>
            <w:tcW w:w="1275" w:type="dxa"/>
            <w:tcBorders>
              <w:top w:val="nil"/>
              <w:bottom w:val="nil"/>
            </w:tcBorders>
            <w:vAlign w:val="center"/>
          </w:tcPr>
          <w:p w14:paraId="4EB97671" w14:textId="269F7701" w:rsidR="00F11D3F" w:rsidRDefault="00C42472" w:rsidP="00FB4ED8">
            <w:pPr>
              <w:jc w:val="center"/>
            </w:pPr>
            <w:r>
              <w:t>-0.179</w:t>
            </w:r>
          </w:p>
        </w:tc>
        <w:tc>
          <w:tcPr>
            <w:tcW w:w="1134" w:type="dxa"/>
            <w:tcBorders>
              <w:top w:val="nil"/>
              <w:bottom w:val="nil"/>
            </w:tcBorders>
            <w:vAlign w:val="center"/>
          </w:tcPr>
          <w:p w14:paraId="3C01B85A" w14:textId="4EA53821" w:rsidR="00F11D3F" w:rsidRDefault="00C42472" w:rsidP="00FB4ED8">
            <w:pPr>
              <w:jc w:val="center"/>
            </w:pPr>
            <w:r>
              <w:t>-0.035</w:t>
            </w:r>
          </w:p>
        </w:tc>
      </w:tr>
      <w:tr w:rsidR="00F11D3F" w14:paraId="29BFCC5A" w14:textId="77777777" w:rsidTr="00FB4ED8">
        <w:tc>
          <w:tcPr>
            <w:tcW w:w="284" w:type="dxa"/>
            <w:tcBorders>
              <w:top w:val="nil"/>
              <w:bottom w:val="single" w:sz="4" w:space="0" w:color="auto"/>
            </w:tcBorders>
          </w:tcPr>
          <w:p w14:paraId="04FBC2B7" w14:textId="77777777" w:rsidR="00F11D3F" w:rsidRDefault="00F11D3F" w:rsidP="00FB4ED8"/>
        </w:tc>
        <w:tc>
          <w:tcPr>
            <w:tcW w:w="3402" w:type="dxa"/>
            <w:tcBorders>
              <w:top w:val="nil"/>
              <w:bottom w:val="single" w:sz="4" w:space="0" w:color="auto"/>
            </w:tcBorders>
          </w:tcPr>
          <w:p w14:paraId="496999BB" w14:textId="6152367D" w:rsidR="00F11D3F" w:rsidRDefault="00F11D38" w:rsidP="00FB4ED8">
            <w:r>
              <w:rPr>
                <w:rFonts w:cstheme="minorHAnsi"/>
              </w:rPr>
              <w:t>ΔTrend</w:t>
            </w:r>
            <w:r>
              <w:t xml:space="preserve"> </w:t>
            </w:r>
            <w:r w:rsidR="00F11D3F">
              <w:t>(year)</w:t>
            </w:r>
          </w:p>
        </w:tc>
        <w:tc>
          <w:tcPr>
            <w:tcW w:w="1417" w:type="dxa"/>
            <w:tcBorders>
              <w:top w:val="nil"/>
              <w:bottom w:val="single" w:sz="4" w:space="0" w:color="auto"/>
            </w:tcBorders>
            <w:vAlign w:val="center"/>
          </w:tcPr>
          <w:p w14:paraId="733B7E10" w14:textId="0759BEE5" w:rsidR="00F11D3F" w:rsidRDefault="00B922CE" w:rsidP="00FB4ED8">
            <w:pPr>
              <w:jc w:val="center"/>
            </w:pPr>
            <w:r>
              <w:t xml:space="preserve"> </w:t>
            </w:r>
            <w:r w:rsidR="00C42472">
              <w:t>0.002</w:t>
            </w:r>
          </w:p>
        </w:tc>
        <w:tc>
          <w:tcPr>
            <w:tcW w:w="1275" w:type="dxa"/>
            <w:tcBorders>
              <w:top w:val="nil"/>
              <w:bottom w:val="single" w:sz="4" w:space="0" w:color="auto"/>
            </w:tcBorders>
            <w:vAlign w:val="center"/>
          </w:tcPr>
          <w:p w14:paraId="4C601191" w14:textId="15C149FE" w:rsidR="00F11D3F" w:rsidRDefault="00C42472" w:rsidP="00FB4ED8">
            <w:pPr>
              <w:jc w:val="center"/>
            </w:pPr>
            <w:r>
              <w:t>-0.046</w:t>
            </w:r>
          </w:p>
        </w:tc>
        <w:tc>
          <w:tcPr>
            <w:tcW w:w="1134" w:type="dxa"/>
            <w:tcBorders>
              <w:top w:val="nil"/>
              <w:bottom w:val="single" w:sz="4" w:space="0" w:color="auto"/>
            </w:tcBorders>
            <w:vAlign w:val="center"/>
          </w:tcPr>
          <w:p w14:paraId="1C8EB4EE" w14:textId="702CA9C4" w:rsidR="00F11D3F" w:rsidRDefault="00B922CE" w:rsidP="00FB4ED8">
            <w:pPr>
              <w:jc w:val="center"/>
            </w:pPr>
            <w:r>
              <w:t xml:space="preserve"> </w:t>
            </w:r>
            <w:r w:rsidR="00C42472">
              <w:t>0.049</w:t>
            </w:r>
          </w:p>
        </w:tc>
      </w:tr>
    </w:tbl>
    <w:p w14:paraId="3E0F73E2" w14:textId="77777777" w:rsidR="00F11D3F" w:rsidRDefault="00F11D3F" w:rsidP="00F11D3F">
      <w:pPr>
        <w:spacing w:after="0" w:line="240" w:lineRule="auto"/>
      </w:pPr>
      <w:r>
        <w:rPr>
          <w:vertAlign w:val="superscript"/>
        </w:rPr>
        <w:t>1</w:t>
      </w:r>
      <w:r>
        <w:t xml:space="preserve"> Among past-year smokers.</w:t>
      </w:r>
    </w:p>
    <w:p w14:paraId="71DD811C" w14:textId="77777777" w:rsidR="00F11D3F" w:rsidRDefault="00F11D3F" w:rsidP="00F11D3F">
      <w:pPr>
        <w:spacing w:after="0" w:line="240" w:lineRule="auto"/>
      </w:pPr>
      <w:r>
        <w:rPr>
          <w:vertAlign w:val="superscript"/>
        </w:rPr>
        <w:t xml:space="preserve">a </w:t>
      </w:r>
      <w:r>
        <w:t>Adjusted for seasonality, age, gender, social grade, and region.</w:t>
      </w:r>
    </w:p>
    <w:p w14:paraId="59AF1179" w14:textId="77777777" w:rsidR="00F11D3F" w:rsidRDefault="00F11D3F" w:rsidP="00F11D3F">
      <w:pPr>
        <w:spacing w:after="0" w:line="276" w:lineRule="auto"/>
        <w:rPr>
          <w:b/>
        </w:rPr>
        <w:sectPr w:rsidR="00F11D3F" w:rsidSect="00EA2CCE">
          <w:pgSz w:w="12240" w:h="15840" w:code="1"/>
          <w:pgMar w:top="1440" w:right="1440" w:bottom="1440" w:left="1440" w:header="720" w:footer="720" w:gutter="0"/>
          <w:cols w:space="720"/>
          <w:noEndnote/>
          <w:docGrid w:linePitch="299"/>
        </w:sectPr>
      </w:pPr>
    </w:p>
    <w:p w14:paraId="2C3E2401" w14:textId="387BAC04" w:rsidR="00F11D3F" w:rsidRDefault="00152559" w:rsidP="00F11D3F">
      <w:pPr>
        <w:spacing w:after="0" w:line="276" w:lineRule="auto"/>
        <w:rPr>
          <w:b/>
        </w:rPr>
      </w:pPr>
      <w:r>
        <w:rPr>
          <w:noProof/>
          <w:lang w:eastAsia="en-GB"/>
        </w:rPr>
        <w:lastRenderedPageBreak/>
        <w:drawing>
          <wp:inline distT="0" distB="0" distL="0" distR="0" wp14:anchorId="4C6CD6FE" wp14:editId="3B353FCB">
            <wp:extent cx="5943600" cy="267335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673350"/>
                    </a:xfrm>
                    <a:prstGeom prst="rect">
                      <a:avLst/>
                    </a:prstGeom>
                    <a:noFill/>
                    <a:ln>
                      <a:noFill/>
                    </a:ln>
                  </pic:spPr>
                </pic:pic>
              </a:graphicData>
            </a:graphic>
          </wp:inline>
        </w:drawing>
      </w:r>
    </w:p>
    <w:p w14:paraId="66F7F40E" w14:textId="77777777" w:rsidR="00F11D3F" w:rsidRDefault="00F11D3F" w:rsidP="00F11D3F">
      <w:pPr>
        <w:spacing w:after="0" w:line="276" w:lineRule="auto"/>
        <w:rPr>
          <w:b/>
        </w:rPr>
      </w:pPr>
    </w:p>
    <w:p w14:paraId="3F9C8FF2" w14:textId="1F31C8D3" w:rsidR="00F11D3F" w:rsidRDefault="00F11D3F" w:rsidP="00F11D3F">
      <w:pPr>
        <w:rPr>
          <w:b/>
        </w:rPr>
        <w:sectPr w:rsidR="00F11D3F" w:rsidSect="00EA2CCE">
          <w:pgSz w:w="12240" w:h="15840" w:code="1"/>
          <w:pgMar w:top="1440" w:right="1440" w:bottom="1440" w:left="1440" w:header="720" w:footer="720" w:gutter="0"/>
          <w:cols w:space="720"/>
          <w:noEndnote/>
          <w:docGrid w:linePitch="299"/>
        </w:sectPr>
      </w:pPr>
      <w:r>
        <w:rPr>
          <w:rStyle w:val="Heading3Char"/>
          <w:rFonts w:cstheme="minorHAnsi"/>
          <w:bCs/>
          <w:sz w:val="22"/>
          <w:szCs w:val="22"/>
        </w:rPr>
        <w:t xml:space="preserve">Supplementary </w:t>
      </w:r>
      <w:r w:rsidRPr="00272886">
        <w:rPr>
          <w:rStyle w:val="Heading3Char"/>
          <w:rFonts w:cstheme="minorHAnsi"/>
          <w:bCs/>
          <w:sz w:val="22"/>
          <w:szCs w:val="22"/>
        </w:rPr>
        <w:t xml:space="preserve">Figure </w:t>
      </w:r>
      <w:r w:rsidR="00930571">
        <w:rPr>
          <w:rStyle w:val="Heading3Char"/>
          <w:rFonts w:cstheme="minorHAnsi"/>
          <w:bCs/>
          <w:sz w:val="22"/>
          <w:szCs w:val="22"/>
        </w:rPr>
        <w:t>3</w:t>
      </w:r>
      <w:r>
        <w:rPr>
          <w:rStyle w:val="Heading3Char"/>
          <w:rFonts w:cstheme="minorHAnsi"/>
          <w:bCs/>
          <w:sz w:val="22"/>
          <w:szCs w:val="22"/>
        </w:rPr>
        <w:t>.</w:t>
      </w:r>
      <w:r w:rsidRPr="00272886">
        <w:rPr>
          <w:rStyle w:val="Heading3Char"/>
          <w:rFonts w:cstheme="minorHAnsi"/>
          <w:bCs/>
          <w:sz w:val="22"/>
          <w:szCs w:val="22"/>
        </w:rPr>
        <w:t xml:space="preserve">  </w:t>
      </w:r>
      <w:r>
        <w:rPr>
          <w:rStyle w:val="Heading3Char"/>
          <w:rFonts w:cstheme="minorHAnsi"/>
          <w:bCs/>
          <w:sz w:val="22"/>
          <w:szCs w:val="22"/>
        </w:rPr>
        <w:t>Cigarette dependence</w:t>
      </w:r>
      <w:r w:rsidRPr="00272886">
        <w:rPr>
          <w:rStyle w:val="Heading3Char"/>
          <w:rFonts w:cstheme="minorHAnsi"/>
          <w:b w:val="0"/>
          <w:bCs/>
          <w:sz w:val="22"/>
          <w:szCs w:val="22"/>
        </w:rPr>
        <w:t>.</w:t>
      </w:r>
      <w:r w:rsidRPr="00272886">
        <w:rPr>
          <w:rFonts w:cstheme="minorHAnsi"/>
        </w:rPr>
        <w:t xml:space="preserve"> Panels show trends in </w:t>
      </w:r>
      <w:r>
        <w:rPr>
          <w:rFonts w:cstheme="minorHAnsi"/>
        </w:rPr>
        <w:t xml:space="preserve">mean cigarette </w:t>
      </w:r>
      <w:r w:rsidRPr="00272886">
        <w:rPr>
          <w:rFonts w:cstheme="minorHAnsi"/>
        </w:rPr>
        <w:t xml:space="preserve">dependence </w:t>
      </w:r>
      <w:r w:rsidRPr="00272886">
        <w:rPr>
          <w:bCs/>
        </w:rPr>
        <w:t>among past-year smokers (</w:t>
      </w:r>
      <w:r w:rsidRPr="00272886">
        <w:rPr>
          <w:bCs/>
          <w:i/>
        </w:rPr>
        <w:t>unweighted n = 17,964</w:t>
      </w:r>
      <w:r w:rsidRPr="00272886">
        <w:rPr>
          <w:bCs/>
        </w:rPr>
        <w:t>),</w:t>
      </w:r>
      <w:r w:rsidRPr="00272886">
        <w:rPr>
          <w:rFonts w:cstheme="minorHAnsi"/>
        </w:rPr>
        <w:t xml:space="preserve"> June 2017 to August 2022. Lines represent </w:t>
      </w:r>
      <w:r>
        <w:rPr>
          <w:rFonts w:cstheme="minorHAnsi"/>
        </w:rPr>
        <w:t xml:space="preserve">the </w:t>
      </w:r>
      <w:r w:rsidRPr="00272886">
        <w:rPr>
          <w:rFonts w:cstheme="minorHAnsi"/>
        </w:rPr>
        <w:t xml:space="preserve">modelled weighted </w:t>
      </w:r>
      <w:r>
        <w:rPr>
          <w:rFonts w:cstheme="minorHAnsi"/>
        </w:rPr>
        <w:t>mean</w:t>
      </w:r>
      <w:r w:rsidRPr="00272886">
        <w:rPr>
          <w:rFonts w:cstheme="minorHAnsi"/>
        </w:rPr>
        <w:t xml:space="preserve"> over the study period, adjusted for covariates. Points represent raw weighted </w:t>
      </w:r>
      <w:r>
        <w:rPr>
          <w:rFonts w:cstheme="minorHAnsi"/>
        </w:rPr>
        <w:t>means</w:t>
      </w:r>
      <w:r w:rsidRPr="00272886">
        <w:rPr>
          <w:rFonts w:cstheme="minorHAnsi"/>
        </w:rPr>
        <w:t xml:space="preserve"> by month. The vertical dashed line indicates the timing of the start of the Covid-19 pandemic in England (March 2020)</w:t>
      </w:r>
      <w:r>
        <w:rPr>
          <w:rFonts w:cstheme="minorHAnsi"/>
        </w:rPr>
        <w:t>.</w:t>
      </w:r>
    </w:p>
    <w:p w14:paraId="6D5869EF" w14:textId="04A2FB95" w:rsidR="00AE0F1A" w:rsidRPr="00CB09BE" w:rsidRDefault="00AE0F1A" w:rsidP="00AE0F1A">
      <w:pPr>
        <w:spacing w:after="0" w:line="276" w:lineRule="auto"/>
      </w:pPr>
      <w:r>
        <w:rPr>
          <w:b/>
        </w:rPr>
        <w:lastRenderedPageBreak/>
        <w:t xml:space="preserve">Supplementary Table </w:t>
      </w:r>
      <w:r w:rsidR="00254383">
        <w:rPr>
          <w:b/>
        </w:rPr>
        <w:t>5</w:t>
      </w:r>
      <w:r>
        <w:t>. Sensitivity analysis: excluding varenicline from analysis of use of prescription medication</w:t>
      </w:r>
    </w:p>
    <w:tbl>
      <w:tblPr>
        <w:tblStyle w:val="TableGrid"/>
        <w:tblW w:w="7512" w:type="dxa"/>
        <w:tblBorders>
          <w:left w:val="none" w:sz="0" w:space="0" w:color="auto"/>
          <w:right w:val="none" w:sz="0" w:space="0" w:color="auto"/>
          <w:insideV w:val="none" w:sz="0" w:space="0" w:color="auto"/>
        </w:tblBorders>
        <w:tblLook w:val="04A0" w:firstRow="1" w:lastRow="0" w:firstColumn="1" w:lastColumn="0" w:noHBand="0" w:noVBand="1"/>
      </w:tblPr>
      <w:tblGrid>
        <w:gridCol w:w="284"/>
        <w:gridCol w:w="3402"/>
        <w:gridCol w:w="1417"/>
        <w:gridCol w:w="1275"/>
        <w:gridCol w:w="1134"/>
      </w:tblGrid>
      <w:tr w:rsidR="00667D1E" w:rsidRPr="00CB09BE" w14:paraId="1DADDE36" w14:textId="77777777" w:rsidTr="00667D1E">
        <w:tc>
          <w:tcPr>
            <w:tcW w:w="3686" w:type="dxa"/>
            <w:gridSpan w:val="2"/>
            <w:tcBorders>
              <w:bottom w:val="nil"/>
            </w:tcBorders>
            <w:vAlign w:val="bottom"/>
          </w:tcPr>
          <w:p w14:paraId="73E4E2EB" w14:textId="77777777" w:rsidR="00667D1E" w:rsidRPr="00CB09BE" w:rsidRDefault="00667D1E" w:rsidP="003E3394">
            <w:pPr>
              <w:jc w:val="center"/>
              <w:rPr>
                <w:b/>
              </w:rPr>
            </w:pPr>
          </w:p>
        </w:tc>
        <w:tc>
          <w:tcPr>
            <w:tcW w:w="1417" w:type="dxa"/>
            <w:vMerge w:val="restart"/>
            <w:vAlign w:val="bottom"/>
          </w:tcPr>
          <w:p w14:paraId="2EE23D32" w14:textId="190A2130" w:rsidR="00667D1E" w:rsidRPr="00CA522E" w:rsidRDefault="00667D1E" w:rsidP="003E3394">
            <w:pPr>
              <w:jc w:val="center"/>
              <w:rPr>
                <w:b/>
                <w:i/>
              </w:rPr>
            </w:pPr>
            <w:r w:rsidRPr="00CB09BE">
              <w:rPr>
                <w:b/>
              </w:rPr>
              <w:t>RR</w:t>
            </w:r>
          </w:p>
        </w:tc>
        <w:tc>
          <w:tcPr>
            <w:tcW w:w="2409" w:type="dxa"/>
            <w:gridSpan w:val="2"/>
            <w:vAlign w:val="bottom"/>
          </w:tcPr>
          <w:p w14:paraId="38526954" w14:textId="77777777" w:rsidR="00667D1E" w:rsidRPr="00CB09BE" w:rsidRDefault="00667D1E" w:rsidP="003E3394">
            <w:pPr>
              <w:jc w:val="center"/>
              <w:rPr>
                <w:b/>
              </w:rPr>
            </w:pPr>
            <w:r w:rsidRPr="00CB09BE">
              <w:rPr>
                <w:b/>
              </w:rPr>
              <w:t>95% CI</w:t>
            </w:r>
          </w:p>
        </w:tc>
      </w:tr>
      <w:tr w:rsidR="00667D1E" w:rsidRPr="00CB09BE" w14:paraId="5C7415F0" w14:textId="77777777" w:rsidTr="00667D1E">
        <w:tc>
          <w:tcPr>
            <w:tcW w:w="3686" w:type="dxa"/>
            <w:gridSpan w:val="2"/>
            <w:tcBorders>
              <w:top w:val="nil"/>
              <w:bottom w:val="single" w:sz="4" w:space="0" w:color="auto"/>
            </w:tcBorders>
            <w:vAlign w:val="bottom"/>
          </w:tcPr>
          <w:p w14:paraId="3232888C" w14:textId="77777777" w:rsidR="00667D1E" w:rsidRPr="00CB09BE" w:rsidRDefault="00667D1E" w:rsidP="003E3394">
            <w:pPr>
              <w:jc w:val="center"/>
              <w:rPr>
                <w:b/>
              </w:rPr>
            </w:pPr>
          </w:p>
        </w:tc>
        <w:tc>
          <w:tcPr>
            <w:tcW w:w="1417" w:type="dxa"/>
            <w:vMerge/>
            <w:tcBorders>
              <w:bottom w:val="single" w:sz="4" w:space="0" w:color="auto"/>
            </w:tcBorders>
            <w:vAlign w:val="bottom"/>
          </w:tcPr>
          <w:p w14:paraId="57AD2EE9" w14:textId="77777777" w:rsidR="00667D1E" w:rsidRPr="00CB09BE" w:rsidRDefault="00667D1E" w:rsidP="003E3394">
            <w:pPr>
              <w:jc w:val="center"/>
              <w:rPr>
                <w:b/>
              </w:rPr>
            </w:pPr>
          </w:p>
        </w:tc>
        <w:tc>
          <w:tcPr>
            <w:tcW w:w="1275" w:type="dxa"/>
            <w:tcBorders>
              <w:bottom w:val="single" w:sz="4" w:space="0" w:color="auto"/>
            </w:tcBorders>
            <w:vAlign w:val="bottom"/>
          </w:tcPr>
          <w:p w14:paraId="29ED887F" w14:textId="77777777" w:rsidR="00667D1E" w:rsidRPr="00CB09BE" w:rsidRDefault="00667D1E" w:rsidP="003E3394">
            <w:pPr>
              <w:jc w:val="center"/>
              <w:rPr>
                <w:b/>
              </w:rPr>
            </w:pPr>
            <w:r w:rsidRPr="00CB09BE">
              <w:rPr>
                <w:b/>
              </w:rPr>
              <w:t>Lower</w:t>
            </w:r>
          </w:p>
        </w:tc>
        <w:tc>
          <w:tcPr>
            <w:tcW w:w="1134" w:type="dxa"/>
            <w:tcBorders>
              <w:bottom w:val="single" w:sz="4" w:space="0" w:color="auto"/>
            </w:tcBorders>
            <w:vAlign w:val="bottom"/>
          </w:tcPr>
          <w:p w14:paraId="189A408A" w14:textId="77777777" w:rsidR="00667D1E" w:rsidRPr="00CB09BE" w:rsidRDefault="00667D1E" w:rsidP="003E3394">
            <w:pPr>
              <w:jc w:val="center"/>
              <w:rPr>
                <w:b/>
              </w:rPr>
            </w:pPr>
            <w:r w:rsidRPr="00CB09BE">
              <w:rPr>
                <w:b/>
              </w:rPr>
              <w:t>Upper</w:t>
            </w:r>
          </w:p>
        </w:tc>
      </w:tr>
      <w:tr w:rsidR="00667D1E" w14:paraId="04B67483" w14:textId="77777777" w:rsidTr="00667D1E">
        <w:tc>
          <w:tcPr>
            <w:tcW w:w="3686" w:type="dxa"/>
            <w:gridSpan w:val="2"/>
            <w:tcBorders>
              <w:top w:val="nil"/>
              <w:bottom w:val="nil"/>
            </w:tcBorders>
          </w:tcPr>
          <w:p w14:paraId="6F1C3EE1" w14:textId="7859278A" w:rsidR="00667D1E" w:rsidRPr="00CB09BE" w:rsidRDefault="00667D1E" w:rsidP="003E3394">
            <w:pPr>
              <w:rPr>
                <w:vertAlign w:val="superscript"/>
              </w:rPr>
            </w:pPr>
            <w:r>
              <w:t>Use of prescription medication</w:t>
            </w:r>
            <w:r>
              <w:rPr>
                <w:vertAlign w:val="superscript"/>
              </w:rPr>
              <w:t>1a</w:t>
            </w:r>
          </w:p>
        </w:tc>
        <w:tc>
          <w:tcPr>
            <w:tcW w:w="1417" w:type="dxa"/>
            <w:tcBorders>
              <w:top w:val="nil"/>
              <w:bottom w:val="nil"/>
            </w:tcBorders>
            <w:vAlign w:val="center"/>
          </w:tcPr>
          <w:p w14:paraId="29A522BE" w14:textId="77777777" w:rsidR="00667D1E" w:rsidRDefault="00667D1E" w:rsidP="003E3394">
            <w:pPr>
              <w:jc w:val="center"/>
            </w:pPr>
          </w:p>
        </w:tc>
        <w:tc>
          <w:tcPr>
            <w:tcW w:w="1275" w:type="dxa"/>
            <w:tcBorders>
              <w:top w:val="nil"/>
              <w:bottom w:val="nil"/>
            </w:tcBorders>
            <w:vAlign w:val="center"/>
          </w:tcPr>
          <w:p w14:paraId="3F32A72B" w14:textId="77777777" w:rsidR="00667D1E" w:rsidRDefault="00667D1E" w:rsidP="003E3394">
            <w:pPr>
              <w:jc w:val="center"/>
            </w:pPr>
          </w:p>
        </w:tc>
        <w:tc>
          <w:tcPr>
            <w:tcW w:w="1134" w:type="dxa"/>
            <w:tcBorders>
              <w:top w:val="nil"/>
              <w:bottom w:val="nil"/>
            </w:tcBorders>
            <w:vAlign w:val="center"/>
          </w:tcPr>
          <w:p w14:paraId="1543F5CA" w14:textId="77777777" w:rsidR="00667D1E" w:rsidRDefault="00667D1E" w:rsidP="003E3394">
            <w:pPr>
              <w:jc w:val="center"/>
            </w:pPr>
          </w:p>
        </w:tc>
      </w:tr>
      <w:tr w:rsidR="00667D1E" w14:paraId="5D7B8C03" w14:textId="77777777" w:rsidTr="00667D1E">
        <w:tc>
          <w:tcPr>
            <w:tcW w:w="284" w:type="dxa"/>
            <w:tcBorders>
              <w:top w:val="nil"/>
              <w:bottom w:val="nil"/>
            </w:tcBorders>
          </w:tcPr>
          <w:p w14:paraId="66A06A14" w14:textId="77777777" w:rsidR="00667D1E" w:rsidRDefault="00667D1E" w:rsidP="003E3394"/>
        </w:tc>
        <w:tc>
          <w:tcPr>
            <w:tcW w:w="3402" w:type="dxa"/>
            <w:tcBorders>
              <w:top w:val="nil"/>
              <w:bottom w:val="nil"/>
            </w:tcBorders>
          </w:tcPr>
          <w:p w14:paraId="33126CB7" w14:textId="45584145" w:rsidR="00667D1E" w:rsidRDefault="00667D1E" w:rsidP="003E3394">
            <w:r>
              <w:t>Trend (year)</w:t>
            </w:r>
          </w:p>
        </w:tc>
        <w:tc>
          <w:tcPr>
            <w:tcW w:w="1417" w:type="dxa"/>
            <w:tcBorders>
              <w:top w:val="nil"/>
              <w:bottom w:val="nil"/>
            </w:tcBorders>
            <w:vAlign w:val="center"/>
          </w:tcPr>
          <w:p w14:paraId="64E16E16" w14:textId="2BC11CCE" w:rsidR="00667D1E" w:rsidRDefault="00667D1E" w:rsidP="003E3394">
            <w:pPr>
              <w:jc w:val="center"/>
            </w:pPr>
            <w:r>
              <w:t>1.086</w:t>
            </w:r>
          </w:p>
        </w:tc>
        <w:tc>
          <w:tcPr>
            <w:tcW w:w="1275" w:type="dxa"/>
            <w:tcBorders>
              <w:top w:val="nil"/>
              <w:bottom w:val="nil"/>
            </w:tcBorders>
            <w:vAlign w:val="center"/>
          </w:tcPr>
          <w:p w14:paraId="37493861" w14:textId="2A7AE846" w:rsidR="00667D1E" w:rsidRDefault="00667D1E" w:rsidP="003E3394">
            <w:pPr>
              <w:jc w:val="center"/>
            </w:pPr>
            <w:r>
              <w:t>0.856</w:t>
            </w:r>
          </w:p>
        </w:tc>
        <w:tc>
          <w:tcPr>
            <w:tcW w:w="1134" w:type="dxa"/>
            <w:tcBorders>
              <w:top w:val="nil"/>
              <w:bottom w:val="nil"/>
            </w:tcBorders>
            <w:vAlign w:val="center"/>
          </w:tcPr>
          <w:p w14:paraId="0F04BAC8" w14:textId="482D8C50" w:rsidR="00667D1E" w:rsidRDefault="00667D1E" w:rsidP="003E3394">
            <w:pPr>
              <w:jc w:val="center"/>
            </w:pPr>
            <w:r>
              <w:t>1.379</w:t>
            </w:r>
          </w:p>
        </w:tc>
      </w:tr>
      <w:tr w:rsidR="00667D1E" w14:paraId="1686FBF3" w14:textId="77777777" w:rsidTr="00667D1E">
        <w:tc>
          <w:tcPr>
            <w:tcW w:w="284" w:type="dxa"/>
            <w:tcBorders>
              <w:top w:val="nil"/>
              <w:bottom w:val="nil"/>
            </w:tcBorders>
          </w:tcPr>
          <w:p w14:paraId="67B7422D" w14:textId="77777777" w:rsidR="00667D1E" w:rsidRDefault="00667D1E" w:rsidP="003E3394"/>
        </w:tc>
        <w:tc>
          <w:tcPr>
            <w:tcW w:w="3402" w:type="dxa"/>
            <w:tcBorders>
              <w:top w:val="nil"/>
              <w:bottom w:val="nil"/>
            </w:tcBorders>
          </w:tcPr>
          <w:p w14:paraId="7C72B88C" w14:textId="77777777" w:rsidR="00667D1E" w:rsidRDefault="00667D1E" w:rsidP="003E3394">
            <w:r>
              <w:t>Level</w:t>
            </w:r>
          </w:p>
        </w:tc>
        <w:tc>
          <w:tcPr>
            <w:tcW w:w="1417" w:type="dxa"/>
            <w:tcBorders>
              <w:top w:val="nil"/>
              <w:bottom w:val="nil"/>
            </w:tcBorders>
            <w:vAlign w:val="center"/>
          </w:tcPr>
          <w:p w14:paraId="581ECAE5" w14:textId="4F02F953" w:rsidR="00667D1E" w:rsidRDefault="00667D1E" w:rsidP="003E3394">
            <w:pPr>
              <w:jc w:val="center"/>
            </w:pPr>
            <w:r>
              <w:t>0.962</w:t>
            </w:r>
          </w:p>
        </w:tc>
        <w:tc>
          <w:tcPr>
            <w:tcW w:w="1275" w:type="dxa"/>
            <w:tcBorders>
              <w:top w:val="nil"/>
              <w:bottom w:val="nil"/>
            </w:tcBorders>
            <w:vAlign w:val="center"/>
          </w:tcPr>
          <w:p w14:paraId="305A8CBB" w14:textId="3EB54ABB" w:rsidR="00667D1E" w:rsidRDefault="00667D1E" w:rsidP="003E3394">
            <w:pPr>
              <w:jc w:val="center"/>
            </w:pPr>
            <w:r>
              <w:t>0.565</w:t>
            </w:r>
          </w:p>
        </w:tc>
        <w:tc>
          <w:tcPr>
            <w:tcW w:w="1134" w:type="dxa"/>
            <w:tcBorders>
              <w:top w:val="nil"/>
              <w:bottom w:val="nil"/>
            </w:tcBorders>
            <w:vAlign w:val="center"/>
          </w:tcPr>
          <w:p w14:paraId="1CD5BE19" w14:textId="1CC9E2CE" w:rsidR="00667D1E" w:rsidRDefault="00667D1E" w:rsidP="003E3394">
            <w:pPr>
              <w:jc w:val="center"/>
            </w:pPr>
            <w:r>
              <w:t>1.637</w:t>
            </w:r>
          </w:p>
        </w:tc>
      </w:tr>
      <w:tr w:rsidR="00667D1E" w14:paraId="7D985717" w14:textId="77777777" w:rsidTr="00667D1E">
        <w:tc>
          <w:tcPr>
            <w:tcW w:w="284" w:type="dxa"/>
            <w:tcBorders>
              <w:top w:val="nil"/>
              <w:bottom w:val="single" w:sz="4" w:space="0" w:color="auto"/>
            </w:tcBorders>
          </w:tcPr>
          <w:p w14:paraId="537C4CC1" w14:textId="77777777" w:rsidR="00667D1E" w:rsidRDefault="00667D1E" w:rsidP="003E3394"/>
        </w:tc>
        <w:tc>
          <w:tcPr>
            <w:tcW w:w="3402" w:type="dxa"/>
            <w:tcBorders>
              <w:top w:val="nil"/>
              <w:bottom w:val="single" w:sz="4" w:space="0" w:color="auto"/>
            </w:tcBorders>
          </w:tcPr>
          <w:p w14:paraId="629959C9" w14:textId="0FA9DB4A" w:rsidR="00667D1E" w:rsidRDefault="00F11D38" w:rsidP="003E3394">
            <w:r>
              <w:rPr>
                <w:rFonts w:cstheme="minorHAnsi"/>
              </w:rPr>
              <w:t>ΔTrend</w:t>
            </w:r>
            <w:r>
              <w:t xml:space="preserve"> </w:t>
            </w:r>
            <w:r w:rsidR="00667D1E">
              <w:t>(year)</w:t>
            </w:r>
          </w:p>
        </w:tc>
        <w:tc>
          <w:tcPr>
            <w:tcW w:w="1417" w:type="dxa"/>
            <w:tcBorders>
              <w:top w:val="nil"/>
              <w:bottom w:val="single" w:sz="4" w:space="0" w:color="auto"/>
            </w:tcBorders>
            <w:vAlign w:val="center"/>
          </w:tcPr>
          <w:p w14:paraId="30164D69" w14:textId="166CAC76" w:rsidR="00667D1E" w:rsidRDefault="00667D1E" w:rsidP="003E3394">
            <w:pPr>
              <w:jc w:val="center"/>
            </w:pPr>
            <w:r>
              <w:t>1.136</w:t>
            </w:r>
          </w:p>
        </w:tc>
        <w:tc>
          <w:tcPr>
            <w:tcW w:w="1275" w:type="dxa"/>
            <w:tcBorders>
              <w:top w:val="nil"/>
              <w:bottom w:val="single" w:sz="4" w:space="0" w:color="auto"/>
            </w:tcBorders>
            <w:vAlign w:val="center"/>
          </w:tcPr>
          <w:p w14:paraId="62A4835E" w14:textId="6220E4B6" w:rsidR="00667D1E" w:rsidRDefault="00667D1E" w:rsidP="003E3394">
            <w:pPr>
              <w:jc w:val="center"/>
            </w:pPr>
            <w:r>
              <w:t>0.811</w:t>
            </w:r>
          </w:p>
        </w:tc>
        <w:tc>
          <w:tcPr>
            <w:tcW w:w="1134" w:type="dxa"/>
            <w:tcBorders>
              <w:top w:val="nil"/>
              <w:bottom w:val="single" w:sz="4" w:space="0" w:color="auto"/>
            </w:tcBorders>
            <w:vAlign w:val="center"/>
          </w:tcPr>
          <w:p w14:paraId="5C509F43" w14:textId="22F2FCA6" w:rsidR="00667D1E" w:rsidRDefault="00667D1E" w:rsidP="003E3394">
            <w:pPr>
              <w:jc w:val="center"/>
            </w:pPr>
            <w:r>
              <w:t>1.590</w:t>
            </w:r>
          </w:p>
        </w:tc>
      </w:tr>
    </w:tbl>
    <w:p w14:paraId="73185B15" w14:textId="77777777" w:rsidR="00AE0F1A" w:rsidRDefault="00AE0F1A" w:rsidP="00AE0F1A">
      <w:pPr>
        <w:spacing w:after="0" w:line="240" w:lineRule="auto"/>
      </w:pPr>
      <w:r>
        <w:rPr>
          <w:vertAlign w:val="superscript"/>
        </w:rPr>
        <w:t>1</w:t>
      </w:r>
      <w:r>
        <w:t xml:space="preserve"> Among past-year smokers who made </w:t>
      </w:r>
      <w:r>
        <w:rPr>
          <w:rFonts w:cs="Calibri"/>
        </w:rPr>
        <w:t>≥</w:t>
      </w:r>
      <w:r>
        <w:t>1 quit attempt in the past 12 months.</w:t>
      </w:r>
    </w:p>
    <w:p w14:paraId="13ED8D7C" w14:textId="2E5C2338" w:rsidR="00870EAE" w:rsidRDefault="00AE0F1A" w:rsidP="00EA2CCE">
      <w:pPr>
        <w:spacing w:after="0" w:line="240" w:lineRule="auto"/>
      </w:pPr>
      <w:r>
        <w:rPr>
          <w:vertAlign w:val="superscript"/>
        </w:rPr>
        <w:t xml:space="preserve">a </w:t>
      </w:r>
      <w:r>
        <w:t>Adjusted for seasonality, age, gender, social grade, region, cigarette dependence, and national expenditure on tobacco control mass media campaigns.</w:t>
      </w:r>
    </w:p>
    <w:p w14:paraId="1FBFE30D" w14:textId="77777777" w:rsidR="00870EAE" w:rsidRDefault="00870EAE">
      <w:r>
        <w:br w:type="page"/>
      </w:r>
    </w:p>
    <w:p w14:paraId="4153715D" w14:textId="483CC3BA" w:rsidR="00870EAE" w:rsidRDefault="00870EAE" w:rsidP="00870EAE">
      <w:pPr>
        <w:pStyle w:val="Heading3"/>
      </w:pPr>
      <w:r w:rsidRPr="00556749">
        <w:lastRenderedPageBreak/>
        <w:t xml:space="preserve">Part </w:t>
      </w:r>
      <w:r>
        <w:t>5</w:t>
      </w:r>
      <w:r w:rsidRPr="00556749">
        <w:t xml:space="preserve">: </w:t>
      </w:r>
      <w:r>
        <w:t>References</w:t>
      </w:r>
    </w:p>
    <w:p w14:paraId="1610A83D" w14:textId="77777777" w:rsidR="00870EAE" w:rsidRPr="00123F72" w:rsidRDefault="00870EAE" w:rsidP="00870EAE">
      <w:pPr>
        <w:pStyle w:val="Bibliography"/>
        <w:rPr>
          <w:rFonts w:ascii="Calibri" w:hAnsi="Calibri" w:cs="Calibri"/>
        </w:rPr>
      </w:pPr>
      <w:r>
        <w:fldChar w:fldCharType="begin"/>
      </w:r>
      <w:r>
        <w:instrText xml:space="preserve"> ADDIN ZOTERO_BIBL {"uncited":[],"omitted":[],"custom":[]} CSL_BIBLIOGRAPHY </w:instrText>
      </w:r>
      <w:r>
        <w:fldChar w:fldCharType="separate"/>
      </w:r>
      <w:r w:rsidRPr="00123F72">
        <w:rPr>
          <w:rFonts w:ascii="Calibri" w:hAnsi="Calibri" w:cs="Calibri"/>
        </w:rPr>
        <w:t>1</w:t>
      </w:r>
      <w:r w:rsidRPr="00123F72">
        <w:rPr>
          <w:rFonts w:ascii="Calibri" w:hAnsi="Calibri" w:cs="Calibri"/>
        </w:rPr>
        <w:tab/>
        <w:t xml:space="preserve">Vangeli E, Stapleton J, Smit ES, Borland R, West R. Predictors of attempts to stop smoking and their success in adult general population samples: a systematic review: Predictors of quit attempts and success. </w:t>
      </w:r>
      <w:r w:rsidRPr="00123F72">
        <w:rPr>
          <w:rFonts w:ascii="Calibri" w:hAnsi="Calibri" w:cs="Calibri"/>
          <w:i/>
          <w:iCs/>
        </w:rPr>
        <w:t>Addiction</w:t>
      </w:r>
      <w:r w:rsidRPr="00123F72">
        <w:rPr>
          <w:rFonts w:ascii="Calibri" w:hAnsi="Calibri" w:cs="Calibri"/>
        </w:rPr>
        <w:t xml:space="preserve"> 2011; </w:t>
      </w:r>
      <w:r w:rsidRPr="00123F72">
        <w:rPr>
          <w:rFonts w:ascii="Calibri" w:hAnsi="Calibri" w:cs="Calibri"/>
          <w:b/>
          <w:bCs/>
        </w:rPr>
        <w:t>106</w:t>
      </w:r>
      <w:r w:rsidRPr="00123F72">
        <w:rPr>
          <w:rFonts w:ascii="Calibri" w:hAnsi="Calibri" w:cs="Calibri"/>
        </w:rPr>
        <w:t>: 2110–21.</w:t>
      </w:r>
    </w:p>
    <w:p w14:paraId="1812EC74" w14:textId="77777777" w:rsidR="00870EAE" w:rsidRPr="00123F72" w:rsidRDefault="00870EAE" w:rsidP="00870EAE">
      <w:pPr>
        <w:pStyle w:val="Bibliography"/>
        <w:rPr>
          <w:rFonts w:ascii="Calibri" w:hAnsi="Calibri" w:cs="Calibri"/>
        </w:rPr>
      </w:pPr>
      <w:r w:rsidRPr="00123F72">
        <w:rPr>
          <w:rFonts w:ascii="Calibri" w:hAnsi="Calibri" w:cs="Calibri"/>
        </w:rPr>
        <w:t>2</w:t>
      </w:r>
      <w:r w:rsidRPr="00123F72">
        <w:rPr>
          <w:rFonts w:ascii="Calibri" w:hAnsi="Calibri" w:cs="Calibri"/>
        </w:rPr>
        <w:tab/>
        <w:t xml:space="preserve">Kuipers MAG, Beard E, West R, Brown J. Associations between tobacco control mass media campaign expenditure and smoking prevalence and quitting in England: a time series analysis. </w:t>
      </w:r>
      <w:r w:rsidRPr="00123F72">
        <w:rPr>
          <w:rFonts w:ascii="Calibri" w:hAnsi="Calibri" w:cs="Calibri"/>
          <w:i/>
          <w:iCs/>
        </w:rPr>
        <w:t>Tob Control</w:t>
      </w:r>
      <w:r w:rsidRPr="00123F72">
        <w:rPr>
          <w:rFonts w:ascii="Calibri" w:hAnsi="Calibri" w:cs="Calibri"/>
        </w:rPr>
        <w:t xml:space="preserve"> 2018; </w:t>
      </w:r>
      <w:r w:rsidRPr="00123F72">
        <w:rPr>
          <w:rFonts w:ascii="Calibri" w:hAnsi="Calibri" w:cs="Calibri"/>
          <w:b/>
          <w:bCs/>
        </w:rPr>
        <w:t>27</w:t>
      </w:r>
      <w:r w:rsidRPr="00123F72">
        <w:rPr>
          <w:rFonts w:ascii="Calibri" w:hAnsi="Calibri" w:cs="Calibri"/>
        </w:rPr>
        <w:t>: 455–62.</w:t>
      </w:r>
    </w:p>
    <w:p w14:paraId="2905CBC6" w14:textId="77777777" w:rsidR="00870EAE" w:rsidRPr="00123F72" w:rsidRDefault="00870EAE" w:rsidP="00870EAE">
      <w:pPr>
        <w:pStyle w:val="Bibliography"/>
        <w:rPr>
          <w:rFonts w:ascii="Calibri" w:hAnsi="Calibri" w:cs="Calibri"/>
        </w:rPr>
      </w:pPr>
      <w:r w:rsidRPr="00123F72">
        <w:rPr>
          <w:rFonts w:ascii="Calibri" w:hAnsi="Calibri" w:cs="Calibri"/>
        </w:rPr>
        <w:t>3</w:t>
      </w:r>
      <w:r w:rsidRPr="00123F72">
        <w:rPr>
          <w:rFonts w:ascii="Calibri" w:hAnsi="Calibri" w:cs="Calibri"/>
        </w:rPr>
        <w:tab/>
        <w:t xml:space="preserve">Beard E, Jackson SE, West R, Kuipers MAG, Brown J. Population-level predictors of changes in success rates of smoking quit attempts in England: a time series analysis. </w:t>
      </w:r>
      <w:r w:rsidRPr="00123F72">
        <w:rPr>
          <w:rFonts w:ascii="Calibri" w:hAnsi="Calibri" w:cs="Calibri"/>
          <w:i/>
          <w:iCs/>
        </w:rPr>
        <w:t>Addiction</w:t>
      </w:r>
      <w:r w:rsidRPr="00123F72">
        <w:rPr>
          <w:rFonts w:ascii="Calibri" w:hAnsi="Calibri" w:cs="Calibri"/>
        </w:rPr>
        <w:t xml:space="preserve"> 2020; </w:t>
      </w:r>
      <w:r w:rsidRPr="00123F72">
        <w:rPr>
          <w:rFonts w:ascii="Calibri" w:hAnsi="Calibri" w:cs="Calibri"/>
          <w:b/>
          <w:bCs/>
        </w:rPr>
        <w:t>115</w:t>
      </w:r>
      <w:r w:rsidRPr="00123F72">
        <w:rPr>
          <w:rFonts w:ascii="Calibri" w:hAnsi="Calibri" w:cs="Calibri"/>
        </w:rPr>
        <w:t>: 315–25.</w:t>
      </w:r>
    </w:p>
    <w:p w14:paraId="5E673628" w14:textId="77777777" w:rsidR="00870EAE" w:rsidRPr="00123F72" w:rsidRDefault="00870EAE" w:rsidP="00870EAE">
      <w:pPr>
        <w:pStyle w:val="Bibliography"/>
        <w:rPr>
          <w:rFonts w:ascii="Calibri" w:hAnsi="Calibri" w:cs="Calibri"/>
        </w:rPr>
      </w:pPr>
      <w:r w:rsidRPr="00123F72">
        <w:rPr>
          <w:rFonts w:ascii="Calibri" w:hAnsi="Calibri" w:cs="Calibri"/>
        </w:rPr>
        <w:t>4</w:t>
      </w:r>
      <w:r w:rsidRPr="00123F72">
        <w:rPr>
          <w:rFonts w:ascii="Calibri" w:hAnsi="Calibri" w:cs="Calibri"/>
        </w:rPr>
        <w:tab/>
        <w:t xml:space="preserve">Langley T, Szatkowski L, Lewis S, </w:t>
      </w:r>
      <w:r w:rsidRPr="00123F72">
        <w:rPr>
          <w:rFonts w:ascii="Calibri" w:hAnsi="Calibri" w:cs="Calibri"/>
          <w:i/>
          <w:iCs/>
        </w:rPr>
        <w:t>et al.</w:t>
      </w:r>
      <w:r w:rsidRPr="00123F72">
        <w:rPr>
          <w:rFonts w:ascii="Calibri" w:hAnsi="Calibri" w:cs="Calibri"/>
        </w:rPr>
        <w:t xml:space="preserve"> The freeze on mass media campaigns in England: a natural experiment of the impact of tobacco control campaigns on quitting behaviour. </w:t>
      </w:r>
      <w:r w:rsidRPr="00123F72">
        <w:rPr>
          <w:rFonts w:ascii="Calibri" w:hAnsi="Calibri" w:cs="Calibri"/>
          <w:i/>
          <w:iCs/>
        </w:rPr>
        <w:t>Addict Abingdon Engl</w:t>
      </w:r>
      <w:r w:rsidRPr="00123F72">
        <w:rPr>
          <w:rFonts w:ascii="Calibri" w:hAnsi="Calibri" w:cs="Calibri"/>
        </w:rPr>
        <w:t xml:space="preserve"> 2014; </w:t>
      </w:r>
      <w:r w:rsidRPr="00123F72">
        <w:rPr>
          <w:rFonts w:ascii="Calibri" w:hAnsi="Calibri" w:cs="Calibri"/>
          <w:b/>
          <w:bCs/>
        </w:rPr>
        <w:t>109</w:t>
      </w:r>
      <w:r w:rsidRPr="00123F72">
        <w:rPr>
          <w:rFonts w:ascii="Calibri" w:hAnsi="Calibri" w:cs="Calibri"/>
        </w:rPr>
        <w:t>: 995–1002.</w:t>
      </w:r>
    </w:p>
    <w:p w14:paraId="38958475" w14:textId="77777777" w:rsidR="00870EAE" w:rsidRPr="00123F72" w:rsidRDefault="00870EAE" w:rsidP="00870EAE">
      <w:pPr>
        <w:pStyle w:val="Bibliography"/>
        <w:rPr>
          <w:rFonts w:ascii="Calibri" w:hAnsi="Calibri" w:cs="Calibri"/>
        </w:rPr>
      </w:pPr>
      <w:r w:rsidRPr="00123F72">
        <w:rPr>
          <w:rFonts w:ascii="Calibri" w:hAnsi="Calibri" w:cs="Calibri"/>
        </w:rPr>
        <w:t>5</w:t>
      </w:r>
      <w:r w:rsidRPr="00123F72">
        <w:rPr>
          <w:rFonts w:ascii="Calibri" w:hAnsi="Calibri" w:cs="Calibri"/>
        </w:rPr>
        <w:tab/>
        <w:t xml:space="preserve">Fidler JA, Shahab L, West R. Strength of urges to smoke as a measure of severity of cigarette dependence: comparison with the Fagerström Test for Nicotine Dependence and its components. </w:t>
      </w:r>
      <w:r w:rsidRPr="00123F72">
        <w:rPr>
          <w:rFonts w:ascii="Calibri" w:hAnsi="Calibri" w:cs="Calibri"/>
          <w:i/>
          <w:iCs/>
        </w:rPr>
        <w:t>Addict Abingdon Engl</w:t>
      </w:r>
      <w:r w:rsidRPr="00123F72">
        <w:rPr>
          <w:rFonts w:ascii="Calibri" w:hAnsi="Calibri" w:cs="Calibri"/>
        </w:rPr>
        <w:t xml:space="preserve"> 2011; </w:t>
      </w:r>
      <w:r w:rsidRPr="00123F72">
        <w:rPr>
          <w:rFonts w:ascii="Calibri" w:hAnsi="Calibri" w:cs="Calibri"/>
          <w:b/>
          <w:bCs/>
        </w:rPr>
        <w:t>106</w:t>
      </w:r>
      <w:r w:rsidRPr="00123F72">
        <w:rPr>
          <w:rFonts w:ascii="Calibri" w:hAnsi="Calibri" w:cs="Calibri"/>
        </w:rPr>
        <w:t>: 631–8.</w:t>
      </w:r>
    </w:p>
    <w:p w14:paraId="5B0753DE" w14:textId="77777777" w:rsidR="00870EAE" w:rsidRPr="00123F72" w:rsidRDefault="00870EAE" w:rsidP="00870EAE">
      <w:pPr>
        <w:pStyle w:val="Bibliography"/>
        <w:rPr>
          <w:rFonts w:ascii="Calibri" w:hAnsi="Calibri" w:cs="Calibri"/>
        </w:rPr>
      </w:pPr>
      <w:r w:rsidRPr="00123F72">
        <w:rPr>
          <w:rFonts w:ascii="Calibri" w:hAnsi="Calibri" w:cs="Calibri"/>
        </w:rPr>
        <w:t>6</w:t>
      </w:r>
      <w:r w:rsidRPr="00123F72">
        <w:rPr>
          <w:rFonts w:ascii="Calibri" w:hAnsi="Calibri" w:cs="Calibri"/>
        </w:rPr>
        <w:tab/>
        <w:t xml:space="preserve">Montgomery JM, Nyhan B, Torres M. How Conditioning on Posttreatment Variables Can Ruin Your Experiment and What to Do about It. </w:t>
      </w:r>
      <w:r w:rsidRPr="00123F72">
        <w:rPr>
          <w:rFonts w:ascii="Calibri" w:hAnsi="Calibri" w:cs="Calibri"/>
          <w:i/>
          <w:iCs/>
        </w:rPr>
        <w:t>Am J Polit Sci</w:t>
      </w:r>
      <w:r w:rsidRPr="00123F72">
        <w:rPr>
          <w:rFonts w:ascii="Calibri" w:hAnsi="Calibri" w:cs="Calibri"/>
        </w:rPr>
        <w:t xml:space="preserve"> 2018; </w:t>
      </w:r>
      <w:r w:rsidRPr="00123F72">
        <w:rPr>
          <w:rFonts w:ascii="Calibri" w:hAnsi="Calibri" w:cs="Calibri"/>
          <w:b/>
          <w:bCs/>
        </w:rPr>
        <w:t>62</w:t>
      </w:r>
      <w:r w:rsidRPr="00123F72">
        <w:rPr>
          <w:rFonts w:ascii="Calibri" w:hAnsi="Calibri" w:cs="Calibri"/>
        </w:rPr>
        <w:t>: 760–75.</w:t>
      </w:r>
    </w:p>
    <w:p w14:paraId="7686D9BD" w14:textId="432963E9" w:rsidR="009A57B4" w:rsidRDefault="00870EAE" w:rsidP="00870EAE">
      <w:pPr>
        <w:spacing w:after="0" w:line="240" w:lineRule="auto"/>
      </w:pPr>
      <w:r>
        <w:fldChar w:fldCharType="end"/>
      </w:r>
    </w:p>
    <w:sectPr w:rsidR="009A57B4" w:rsidSect="00EA2CCE">
      <w:pgSz w:w="12240" w:h="15840" w:code="1"/>
      <w:pgMar w:top="1440" w:right="1440" w:bottom="1440" w:left="1440" w:header="720" w:footer="720" w:gutter="0"/>
      <w:cols w:space="720"/>
      <w:noEndnote/>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BACA9" w16cex:dateUtc="2022-10-20T10:16:00Z"/>
  <w16cex:commentExtensible w16cex:durableId="26F95F89" w16cex:dateUtc="2022-10-18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E8B019" w16cid:durableId="26FBACA9"/>
  <w16cid:commentId w16cid:paraId="0D132059" w16cid:durableId="26F95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E11CBC" w14:textId="77777777" w:rsidR="00FB4ED8" w:rsidRDefault="00FB4ED8" w:rsidP="00941E97">
      <w:pPr>
        <w:spacing w:after="0" w:line="240" w:lineRule="auto"/>
      </w:pPr>
      <w:r>
        <w:separator/>
      </w:r>
    </w:p>
  </w:endnote>
  <w:endnote w:type="continuationSeparator" w:id="0">
    <w:p w14:paraId="2E4B5B48" w14:textId="77777777" w:rsidR="00FB4ED8" w:rsidRDefault="00FB4ED8" w:rsidP="00941E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370843"/>
      <w:docPartObj>
        <w:docPartGallery w:val="Page Numbers (Bottom of Page)"/>
        <w:docPartUnique/>
      </w:docPartObj>
    </w:sdtPr>
    <w:sdtEndPr>
      <w:rPr>
        <w:noProof/>
      </w:rPr>
    </w:sdtEndPr>
    <w:sdtContent>
      <w:p w14:paraId="4DAF257F" w14:textId="1B15DA92" w:rsidR="00FB4ED8" w:rsidRDefault="00FB4ED8">
        <w:pPr>
          <w:pStyle w:val="Footer"/>
          <w:jc w:val="right"/>
        </w:pPr>
        <w:r>
          <w:fldChar w:fldCharType="begin"/>
        </w:r>
        <w:r>
          <w:instrText xml:space="preserve"> PAGE   \* MERGEFORMAT </w:instrText>
        </w:r>
        <w:r>
          <w:fldChar w:fldCharType="separate"/>
        </w:r>
        <w:r w:rsidR="001E5119">
          <w:rPr>
            <w:noProof/>
          </w:rPr>
          <w:t>16</w:t>
        </w:r>
        <w:r>
          <w:rPr>
            <w:noProof/>
          </w:rPr>
          <w:fldChar w:fldCharType="end"/>
        </w:r>
      </w:p>
    </w:sdtContent>
  </w:sdt>
  <w:p w14:paraId="2B3AC570" w14:textId="77777777" w:rsidR="00FB4ED8" w:rsidRDefault="00FB4E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C3175" w14:textId="77777777" w:rsidR="00FB4ED8" w:rsidRDefault="00FB4ED8" w:rsidP="00941E97">
      <w:pPr>
        <w:spacing w:after="0" w:line="240" w:lineRule="auto"/>
      </w:pPr>
      <w:r>
        <w:separator/>
      </w:r>
    </w:p>
  </w:footnote>
  <w:footnote w:type="continuationSeparator" w:id="0">
    <w:p w14:paraId="6FDF3608" w14:textId="77777777" w:rsidR="00FB4ED8" w:rsidRDefault="00FB4ED8" w:rsidP="00941E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C73F1"/>
    <w:multiLevelType w:val="hybridMultilevel"/>
    <w:tmpl w:val="825C6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84766C"/>
    <w:multiLevelType w:val="hybridMultilevel"/>
    <w:tmpl w:val="C84A3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08"/>
    <w:rsid w:val="0001682E"/>
    <w:rsid w:val="00026593"/>
    <w:rsid w:val="0004374C"/>
    <w:rsid w:val="000446A0"/>
    <w:rsid w:val="00045360"/>
    <w:rsid w:val="00055AD5"/>
    <w:rsid w:val="0006753D"/>
    <w:rsid w:val="00077206"/>
    <w:rsid w:val="000826A9"/>
    <w:rsid w:val="00090F16"/>
    <w:rsid w:val="000B4EBC"/>
    <w:rsid w:val="000C6057"/>
    <w:rsid w:val="000F33E7"/>
    <w:rsid w:val="0010070D"/>
    <w:rsid w:val="001056DF"/>
    <w:rsid w:val="00123F72"/>
    <w:rsid w:val="00141FE0"/>
    <w:rsid w:val="001514EC"/>
    <w:rsid w:val="00152559"/>
    <w:rsid w:val="0017741A"/>
    <w:rsid w:val="001812F3"/>
    <w:rsid w:val="00187AC8"/>
    <w:rsid w:val="001A76D3"/>
    <w:rsid w:val="001B6404"/>
    <w:rsid w:val="001D14F1"/>
    <w:rsid w:val="001D625B"/>
    <w:rsid w:val="001D6864"/>
    <w:rsid w:val="001E5119"/>
    <w:rsid w:val="001F04EC"/>
    <w:rsid w:val="0021526E"/>
    <w:rsid w:val="00226308"/>
    <w:rsid w:val="00254383"/>
    <w:rsid w:val="00272886"/>
    <w:rsid w:val="00274F06"/>
    <w:rsid w:val="00281EC8"/>
    <w:rsid w:val="00295C61"/>
    <w:rsid w:val="003024BD"/>
    <w:rsid w:val="003224BF"/>
    <w:rsid w:val="003238A4"/>
    <w:rsid w:val="00331BCB"/>
    <w:rsid w:val="00381FF1"/>
    <w:rsid w:val="003A0E0F"/>
    <w:rsid w:val="003A52D3"/>
    <w:rsid w:val="003C47F6"/>
    <w:rsid w:val="003C4A0E"/>
    <w:rsid w:val="003E3394"/>
    <w:rsid w:val="0042145A"/>
    <w:rsid w:val="0044073D"/>
    <w:rsid w:val="00464506"/>
    <w:rsid w:val="00477E73"/>
    <w:rsid w:val="004811A0"/>
    <w:rsid w:val="004845C8"/>
    <w:rsid w:val="00491CDA"/>
    <w:rsid w:val="0049532E"/>
    <w:rsid w:val="004B5D05"/>
    <w:rsid w:val="004C3397"/>
    <w:rsid w:val="004C76E2"/>
    <w:rsid w:val="004D3246"/>
    <w:rsid w:val="004E4C4B"/>
    <w:rsid w:val="004F7E5E"/>
    <w:rsid w:val="00532385"/>
    <w:rsid w:val="00532AB5"/>
    <w:rsid w:val="00535AEE"/>
    <w:rsid w:val="00541B5A"/>
    <w:rsid w:val="00556749"/>
    <w:rsid w:val="00580B5B"/>
    <w:rsid w:val="0058274A"/>
    <w:rsid w:val="00592AD5"/>
    <w:rsid w:val="005B1D49"/>
    <w:rsid w:val="005C1327"/>
    <w:rsid w:val="005C3E1A"/>
    <w:rsid w:val="005D3157"/>
    <w:rsid w:val="005E46F9"/>
    <w:rsid w:val="005F4FC5"/>
    <w:rsid w:val="005F6EDC"/>
    <w:rsid w:val="006105E4"/>
    <w:rsid w:val="0061487F"/>
    <w:rsid w:val="00643676"/>
    <w:rsid w:val="00643BD4"/>
    <w:rsid w:val="00652970"/>
    <w:rsid w:val="006541F0"/>
    <w:rsid w:val="00667D1E"/>
    <w:rsid w:val="0069095D"/>
    <w:rsid w:val="006919F7"/>
    <w:rsid w:val="00694003"/>
    <w:rsid w:val="006B59FE"/>
    <w:rsid w:val="006B73A5"/>
    <w:rsid w:val="006C6AC6"/>
    <w:rsid w:val="006D247C"/>
    <w:rsid w:val="006F3A89"/>
    <w:rsid w:val="0074090D"/>
    <w:rsid w:val="00744C22"/>
    <w:rsid w:val="00750FF3"/>
    <w:rsid w:val="007664E9"/>
    <w:rsid w:val="00776D20"/>
    <w:rsid w:val="00785FEC"/>
    <w:rsid w:val="00787C51"/>
    <w:rsid w:val="007C3D6A"/>
    <w:rsid w:val="007D3E25"/>
    <w:rsid w:val="007E6C89"/>
    <w:rsid w:val="0081606B"/>
    <w:rsid w:val="00847850"/>
    <w:rsid w:val="008554BA"/>
    <w:rsid w:val="0085560A"/>
    <w:rsid w:val="00870EAE"/>
    <w:rsid w:val="0088388D"/>
    <w:rsid w:val="00893F64"/>
    <w:rsid w:val="008B10A5"/>
    <w:rsid w:val="008D0464"/>
    <w:rsid w:val="008D25E1"/>
    <w:rsid w:val="008E6BEF"/>
    <w:rsid w:val="008F5025"/>
    <w:rsid w:val="008F62E4"/>
    <w:rsid w:val="009050E6"/>
    <w:rsid w:val="009070E4"/>
    <w:rsid w:val="00911232"/>
    <w:rsid w:val="00914951"/>
    <w:rsid w:val="00916A4E"/>
    <w:rsid w:val="00930571"/>
    <w:rsid w:val="0093374C"/>
    <w:rsid w:val="00935274"/>
    <w:rsid w:val="00941E97"/>
    <w:rsid w:val="0095242F"/>
    <w:rsid w:val="0095367C"/>
    <w:rsid w:val="009849D3"/>
    <w:rsid w:val="009A57B4"/>
    <w:rsid w:val="009B10A8"/>
    <w:rsid w:val="009B26CE"/>
    <w:rsid w:val="009C0BA3"/>
    <w:rsid w:val="009F745A"/>
    <w:rsid w:val="00A07F35"/>
    <w:rsid w:val="00A22DB2"/>
    <w:rsid w:val="00A26F68"/>
    <w:rsid w:val="00A6484F"/>
    <w:rsid w:val="00A73B0D"/>
    <w:rsid w:val="00A960F2"/>
    <w:rsid w:val="00AA2980"/>
    <w:rsid w:val="00AA575D"/>
    <w:rsid w:val="00AC574D"/>
    <w:rsid w:val="00AD63C7"/>
    <w:rsid w:val="00AE0F1A"/>
    <w:rsid w:val="00AE481F"/>
    <w:rsid w:val="00B01936"/>
    <w:rsid w:val="00B0443C"/>
    <w:rsid w:val="00B36239"/>
    <w:rsid w:val="00B40D3F"/>
    <w:rsid w:val="00B4771E"/>
    <w:rsid w:val="00B54B4D"/>
    <w:rsid w:val="00B556F5"/>
    <w:rsid w:val="00B84E94"/>
    <w:rsid w:val="00B922CE"/>
    <w:rsid w:val="00B930D5"/>
    <w:rsid w:val="00BA024F"/>
    <w:rsid w:val="00BA6886"/>
    <w:rsid w:val="00BC174D"/>
    <w:rsid w:val="00BC43D3"/>
    <w:rsid w:val="00BD1A3F"/>
    <w:rsid w:val="00BD59A7"/>
    <w:rsid w:val="00C42472"/>
    <w:rsid w:val="00C46E1B"/>
    <w:rsid w:val="00C54124"/>
    <w:rsid w:val="00C73009"/>
    <w:rsid w:val="00C76754"/>
    <w:rsid w:val="00C8176F"/>
    <w:rsid w:val="00C90F62"/>
    <w:rsid w:val="00CA49AB"/>
    <w:rsid w:val="00CB2D42"/>
    <w:rsid w:val="00CC34D0"/>
    <w:rsid w:val="00CC3ADC"/>
    <w:rsid w:val="00D11C61"/>
    <w:rsid w:val="00D25543"/>
    <w:rsid w:val="00D4499D"/>
    <w:rsid w:val="00D548B6"/>
    <w:rsid w:val="00D6651A"/>
    <w:rsid w:val="00D808C5"/>
    <w:rsid w:val="00D83DB8"/>
    <w:rsid w:val="00DA05A9"/>
    <w:rsid w:val="00DA59C7"/>
    <w:rsid w:val="00DC013D"/>
    <w:rsid w:val="00DD6095"/>
    <w:rsid w:val="00E54DDA"/>
    <w:rsid w:val="00E7302E"/>
    <w:rsid w:val="00E73CA9"/>
    <w:rsid w:val="00E814F3"/>
    <w:rsid w:val="00E82FEB"/>
    <w:rsid w:val="00E91B6D"/>
    <w:rsid w:val="00EA2034"/>
    <w:rsid w:val="00EA2CCE"/>
    <w:rsid w:val="00EB673C"/>
    <w:rsid w:val="00EC7EFE"/>
    <w:rsid w:val="00ED1C3D"/>
    <w:rsid w:val="00F11D38"/>
    <w:rsid w:val="00F11D3F"/>
    <w:rsid w:val="00F7492E"/>
    <w:rsid w:val="00F84706"/>
    <w:rsid w:val="00F97B4B"/>
    <w:rsid w:val="00FA13D9"/>
    <w:rsid w:val="00FA7479"/>
    <w:rsid w:val="00FB4ED8"/>
    <w:rsid w:val="00FB5C77"/>
    <w:rsid w:val="00FC32C6"/>
    <w:rsid w:val="00FD1558"/>
    <w:rsid w:val="00FF1DCF"/>
    <w:rsid w:val="00FF37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4CE0B"/>
  <w15:chartTrackingRefBased/>
  <w15:docId w15:val="{3AFFFE7E-5674-4858-BECA-7B5BC9170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6308"/>
    <w:pPr>
      <w:tabs>
        <w:tab w:val="center" w:pos="4680"/>
        <w:tab w:val="right" w:pos="9360"/>
      </w:tabs>
      <w:spacing w:before="480" w:after="0" w:line="360" w:lineRule="auto"/>
      <w:contextualSpacing/>
      <w:jc w:val="center"/>
      <w:outlineLvl w:val="0"/>
    </w:pPr>
    <w:rPr>
      <w:rFonts w:eastAsiaTheme="majorEastAsia" w:cstheme="minorHAnsi"/>
      <w:b/>
      <w:bCs/>
      <w:sz w:val="28"/>
      <w:szCs w:val="28"/>
    </w:rPr>
  </w:style>
  <w:style w:type="paragraph" w:styleId="Heading2">
    <w:name w:val="heading 2"/>
    <w:basedOn w:val="Normal"/>
    <w:next w:val="Normal"/>
    <w:link w:val="Heading2Char"/>
    <w:uiPriority w:val="9"/>
    <w:unhideWhenUsed/>
    <w:qFormat/>
    <w:rsid w:val="0055674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56749"/>
    <w:pPr>
      <w:outlineLvl w:val="2"/>
    </w:pPr>
    <w:rPr>
      <w:b/>
      <w:sz w:val="28"/>
      <w:szCs w:val="28"/>
    </w:rPr>
  </w:style>
  <w:style w:type="paragraph" w:styleId="Heading4">
    <w:name w:val="heading 4"/>
    <w:basedOn w:val="Normal"/>
    <w:next w:val="Normal"/>
    <w:link w:val="Heading4Char"/>
    <w:uiPriority w:val="9"/>
    <w:unhideWhenUsed/>
    <w:qFormat/>
    <w:rsid w:val="00FA7479"/>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308"/>
    <w:rPr>
      <w:rFonts w:eastAsiaTheme="majorEastAsia" w:cstheme="minorHAnsi"/>
      <w:b/>
      <w:bCs/>
      <w:sz w:val="28"/>
      <w:szCs w:val="28"/>
    </w:rPr>
  </w:style>
  <w:style w:type="table" w:styleId="TableGrid">
    <w:name w:val="Table Grid"/>
    <w:basedOn w:val="TableNormal"/>
    <w:uiPriority w:val="59"/>
    <w:rsid w:val="0006753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5674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56749"/>
    <w:rPr>
      <w:b/>
      <w:sz w:val="28"/>
      <w:szCs w:val="28"/>
    </w:rPr>
  </w:style>
  <w:style w:type="paragraph" w:styleId="Header">
    <w:name w:val="header"/>
    <w:basedOn w:val="Normal"/>
    <w:link w:val="HeaderChar"/>
    <w:uiPriority w:val="99"/>
    <w:unhideWhenUsed/>
    <w:rsid w:val="0094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E97"/>
  </w:style>
  <w:style w:type="paragraph" w:styleId="Footer">
    <w:name w:val="footer"/>
    <w:basedOn w:val="Normal"/>
    <w:link w:val="FooterChar"/>
    <w:uiPriority w:val="99"/>
    <w:unhideWhenUsed/>
    <w:rsid w:val="0094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E97"/>
  </w:style>
  <w:style w:type="character" w:styleId="CommentReference">
    <w:name w:val="annotation reference"/>
    <w:basedOn w:val="DefaultParagraphFont"/>
    <w:unhideWhenUsed/>
    <w:rsid w:val="009070E4"/>
    <w:rPr>
      <w:sz w:val="16"/>
      <w:szCs w:val="16"/>
    </w:rPr>
  </w:style>
  <w:style w:type="paragraph" w:styleId="CommentText">
    <w:name w:val="annotation text"/>
    <w:basedOn w:val="Normal"/>
    <w:link w:val="CommentTextChar"/>
    <w:unhideWhenUsed/>
    <w:rsid w:val="009070E4"/>
    <w:pPr>
      <w:spacing w:line="240" w:lineRule="auto"/>
    </w:pPr>
    <w:rPr>
      <w:sz w:val="20"/>
      <w:szCs w:val="20"/>
    </w:rPr>
  </w:style>
  <w:style w:type="character" w:customStyle="1" w:styleId="CommentTextChar">
    <w:name w:val="Comment Text Char"/>
    <w:basedOn w:val="DefaultParagraphFont"/>
    <w:link w:val="CommentText"/>
    <w:rsid w:val="009070E4"/>
    <w:rPr>
      <w:sz w:val="20"/>
      <w:szCs w:val="20"/>
    </w:rPr>
  </w:style>
  <w:style w:type="paragraph" w:styleId="CommentSubject">
    <w:name w:val="annotation subject"/>
    <w:basedOn w:val="CommentText"/>
    <w:next w:val="CommentText"/>
    <w:link w:val="CommentSubjectChar"/>
    <w:uiPriority w:val="99"/>
    <w:semiHidden/>
    <w:unhideWhenUsed/>
    <w:rsid w:val="009070E4"/>
    <w:rPr>
      <w:b/>
      <w:bCs/>
    </w:rPr>
  </w:style>
  <w:style w:type="character" w:customStyle="1" w:styleId="CommentSubjectChar">
    <w:name w:val="Comment Subject Char"/>
    <w:basedOn w:val="CommentTextChar"/>
    <w:link w:val="CommentSubject"/>
    <w:uiPriority w:val="99"/>
    <w:semiHidden/>
    <w:rsid w:val="009070E4"/>
    <w:rPr>
      <w:b/>
      <w:bCs/>
      <w:sz w:val="20"/>
      <w:szCs w:val="20"/>
    </w:rPr>
  </w:style>
  <w:style w:type="paragraph" w:styleId="Revision">
    <w:name w:val="Revision"/>
    <w:hidden/>
    <w:uiPriority w:val="99"/>
    <w:semiHidden/>
    <w:rsid w:val="00BA6886"/>
    <w:pPr>
      <w:spacing w:after="0" w:line="240" w:lineRule="auto"/>
    </w:pPr>
  </w:style>
  <w:style w:type="paragraph" w:styleId="BalloonText">
    <w:name w:val="Balloon Text"/>
    <w:basedOn w:val="Normal"/>
    <w:link w:val="BalloonTextChar"/>
    <w:uiPriority w:val="99"/>
    <w:semiHidden/>
    <w:unhideWhenUsed/>
    <w:rsid w:val="00FB4E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ED8"/>
    <w:rPr>
      <w:rFonts w:ascii="Segoe UI" w:hAnsi="Segoe UI" w:cs="Segoe UI"/>
      <w:sz w:val="18"/>
      <w:szCs w:val="18"/>
    </w:rPr>
  </w:style>
  <w:style w:type="character" w:customStyle="1" w:styleId="Heading4Char">
    <w:name w:val="Heading 4 Char"/>
    <w:basedOn w:val="DefaultParagraphFont"/>
    <w:link w:val="Heading4"/>
    <w:uiPriority w:val="9"/>
    <w:rsid w:val="00FA7479"/>
    <w:rPr>
      <w:i/>
    </w:rPr>
  </w:style>
  <w:style w:type="paragraph" w:styleId="ListParagraph">
    <w:name w:val="List Paragraph"/>
    <w:basedOn w:val="Normal"/>
    <w:uiPriority w:val="34"/>
    <w:qFormat/>
    <w:rsid w:val="00FA7479"/>
    <w:pPr>
      <w:spacing w:after="240" w:line="360" w:lineRule="auto"/>
      <w:ind w:left="720"/>
      <w:contextualSpacing/>
    </w:pPr>
    <w:rPr>
      <w:rFonts w:eastAsiaTheme="minorEastAsia"/>
    </w:rPr>
  </w:style>
  <w:style w:type="character" w:customStyle="1" w:styleId="normaltextrun">
    <w:name w:val="normaltextrun"/>
    <w:basedOn w:val="DefaultParagraphFont"/>
    <w:rsid w:val="00FA7479"/>
  </w:style>
  <w:style w:type="paragraph" w:styleId="Bibliography">
    <w:name w:val="Bibliography"/>
    <w:basedOn w:val="Normal"/>
    <w:next w:val="Normal"/>
    <w:uiPriority w:val="37"/>
    <w:unhideWhenUsed/>
    <w:rsid w:val="00123F72"/>
    <w:pPr>
      <w:tabs>
        <w:tab w:val="left" w:pos="144"/>
      </w:tabs>
      <w:spacing w:after="240" w:line="240" w:lineRule="auto"/>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303788">
      <w:bodyDiv w:val="1"/>
      <w:marLeft w:val="0"/>
      <w:marRight w:val="0"/>
      <w:marTop w:val="0"/>
      <w:marBottom w:val="0"/>
      <w:divBdr>
        <w:top w:val="none" w:sz="0" w:space="0" w:color="auto"/>
        <w:left w:val="none" w:sz="0" w:space="0" w:color="auto"/>
        <w:bottom w:val="none" w:sz="0" w:space="0" w:color="auto"/>
        <w:right w:val="none" w:sz="0" w:space="0" w:color="auto"/>
      </w:divBdr>
    </w:div>
    <w:div w:id="559946539">
      <w:bodyDiv w:val="1"/>
      <w:marLeft w:val="0"/>
      <w:marRight w:val="0"/>
      <w:marTop w:val="0"/>
      <w:marBottom w:val="0"/>
      <w:divBdr>
        <w:top w:val="none" w:sz="0" w:space="0" w:color="auto"/>
        <w:left w:val="none" w:sz="0" w:space="0" w:color="auto"/>
        <w:bottom w:val="none" w:sz="0" w:space="0" w:color="auto"/>
        <w:right w:val="none" w:sz="0" w:space="0" w:color="auto"/>
      </w:divBdr>
    </w:div>
    <w:div w:id="648216684">
      <w:bodyDiv w:val="1"/>
      <w:marLeft w:val="0"/>
      <w:marRight w:val="0"/>
      <w:marTop w:val="0"/>
      <w:marBottom w:val="0"/>
      <w:divBdr>
        <w:top w:val="none" w:sz="0" w:space="0" w:color="auto"/>
        <w:left w:val="none" w:sz="0" w:space="0" w:color="auto"/>
        <w:bottom w:val="none" w:sz="0" w:space="0" w:color="auto"/>
        <w:right w:val="none" w:sz="0" w:space="0" w:color="auto"/>
      </w:divBdr>
    </w:div>
    <w:div w:id="663781215">
      <w:bodyDiv w:val="1"/>
      <w:marLeft w:val="0"/>
      <w:marRight w:val="0"/>
      <w:marTop w:val="0"/>
      <w:marBottom w:val="0"/>
      <w:divBdr>
        <w:top w:val="none" w:sz="0" w:space="0" w:color="auto"/>
        <w:left w:val="none" w:sz="0" w:space="0" w:color="auto"/>
        <w:bottom w:val="none" w:sz="0" w:space="0" w:color="auto"/>
        <w:right w:val="none" w:sz="0" w:space="0" w:color="auto"/>
      </w:divBdr>
    </w:div>
    <w:div w:id="101596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6</Pages>
  <Words>12467</Words>
  <Characters>7106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ckson</dc:creator>
  <cp:keywords/>
  <dc:description/>
  <cp:lastModifiedBy>Sarah Jackson</cp:lastModifiedBy>
  <cp:revision>18</cp:revision>
  <dcterms:created xsi:type="dcterms:W3CDTF">2022-11-22T10:41:00Z</dcterms:created>
  <dcterms:modified xsi:type="dcterms:W3CDTF">2022-12-06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i9cEirCX"/&gt;&lt;style id="http://www.zotero.org/styles/the-lancet"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